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42A6D66" w14:textId="68B76985" w:rsidR="00505C09" w:rsidRDefault="00505C09">
      <w:r w:rsidRPr="00505C09">
        <w:t xml:space="preserve">This study presents the development and evaluation of five distinct Machine Learning models applied to a structured dataset, with the objective of identifying the most accurate and computationally efficient approach. </w:t>
      </w:r>
      <w:r w:rsidR="00A70448">
        <w:t>The</w:t>
      </w:r>
      <w:r w:rsidR="00F60FC6">
        <w:t xml:space="preserve"> goal is</w:t>
      </w:r>
      <w:r w:rsidR="00A70448">
        <w:t xml:space="preserve"> the best approach for forecasting the Power Demand of the building. </w:t>
      </w:r>
      <w:r w:rsidRPr="00505C09">
        <w:t>The dataset underwent rigorous preprocessing, including feature engineering and feature selection. These steps were essential to enhance model performance and reduce dimensionality</w:t>
      </w:r>
      <w:r w:rsidR="00FB6665">
        <w:t>.</w:t>
      </w:r>
      <w:r w:rsidRPr="00505C09">
        <w:t xml:space="preserve"> </w:t>
      </w:r>
      <w:r w:rsidR="00FB6665">
        <w:fldChar w:fldCharType="begin"/>
      </w:r>
      <w:r w:rsidR="00FB6665">
        <w:instrText xml:space="preserve"> REF _Ref197422641 \h </w:instrText>
      </w:r>
      <w:r w:rsidR="00FB6665">
        <w:fldChar w:fldCharType="separate"/>
      </w:r>
      <w:r w:rsidR="00FB6665">
        <w:t xml:space="preserve">Table </w:t>
      </w:r>
      <w:r w:rsidR="00FB6665">
        <w:rPr>
          <w:noProof/>
        </w:rPr>
        <w:t>1</w:t>
      </w:r>
      <w:r w:rsidR="00FB6665">
        <w:fldChar w:fldCharType="end"/>
      </w:r>
      <w:r w:rsidR="00FB6665">
        <w:t xml:space="preserve"> </w:t>
      </w:r>
      <w:r w:rsidRPr="00505C09">
        <w:t>presents the final dataset obtained after the complete data preprocessing pipeline, which included data cleaning, feature engineering, and feature selection.</w:t>
      </w:r>
    </w:p>
    <w:p w14:paraId="3650357B" w14:textId="685F775E" w:rsidR="008F2E9C" w:rsidRDefault="008F2E9C" w:rsidP="008F2E9C">
      <w:pPr>
        <w:pStyle w:val="Caption"/>
        <w:keepNext/>
      </w:pPr>
      <w:bookmarkStart w:id="0" w:name="_Ref197422641"/>
      <w:bookmarkStart w:id="1" w:name="_Ref197422628"/>
      <w:r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 w:rsidR="001B6226">
        <w:rPr>
          <w:noProof/>
        </w:rPr>
        <w:t>1</w:t>
      </w:r>
      <w:r>
        <w:fldChar w:fldCharType="end"/>
      </w:r>
      <w:bookmarkEnd w:id="0"/>
      <w:r>
        <w:t xml:space="preserve"> - Dataset Summary</w:t>
      </w:r>
      <w:bookmarkEnd w:id="1"/>
    </w:p>
    <w:tbl>
      <w:tblPr>
        <w:tblW w:w="9715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103"/>
        <w:gridCol w:w="855"/>
        <w:gridCol w:w="1000"/>
        <w:gridCol w:w="637"/>
        <w:gridCol w:w="630"/>
        <w:gridCol w:w="2250"/>
        <w:gridCol w:w="630"/>
        <w:gridCol w:w="810"/>
        <w:gridCol w:w="900"/>
        <w:gridCol w:w="900"/>
      </w:tblGrid>
      <w:tr w:rsidR="005874FF" w:rsidRPr="00AC3683" w14:paraId="269ED42B" w14:textId="77777777" w:rsidTr="00297398">
        <w:trPr>
          <w:trHeight w:val="290"/>
        </w:trPr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E8E8E8"/>
            <w:noWrap/>
            <w:vAlign w:val="center"/>
            <w:hideMark/>
          </w:tcPr>
          <w:p w14:paraId="18395DFE" w14:textId="77777777" w:rsidR="005B131B" w:rsidRPr="005B131B" w:rsidRDefault="005B131B" w:rsidP="00297398">
            <w:pPr>
              <w:spacing w:after="0" w:line="240" w:lineRule="auto"/>
              <w:jc w:val="center"/>
              <w:rPr>
                <w:rFonts w:ascii="Aptos Narrow" w:eastAsia="Times New Roman" w:hAnsi="Aptos Narrow" w:cs="Times New Roman"/>
                <w:b/>
                <w:bCs/>
                <w:color w:val="000000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b/>
                <w:bCs/>
                <w:color w:val="000000"/>
                <w:kern w:val="0"/>
                <w:sz w:val="16"/>
                <w:szCs w:val="16"/>
                <w:lang w:eastAsia="pt-PT"/>
                <w14:ligatures w14:val="none"/>
              </w:rPr>
              <w:t>Subject</w:t>
            </w:r>
          </w:p>
        </w:tc>
        <w:tc>
          <w:tcPr>
            <w:tcW w:w="85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E8E8E8"/>
            <w:noWrap/>
            <w:vAlign w:val="center"/>
            <w:hideMark/>
          </w:tcPr>
          <w:p w14:paraId="6BD78ED9" w14:textId="77777777" w:rsidR="005B131B" w:rsidRPr="005B131B" w:rsidRDefault="005B131B" w:rsidP="00297398">
            <w:pPr>
              <w:spacing w:after="0" w:line="240" w:lineRule="auto"/>
              <w:jc w:val="center"/>
              <w:rPr>
                <w:rFonts w:ascii="Aptos Narrow" w:eastAsia="Times New Roman" w:hAnsi="Aptos Narrow" w:cs="Times New Roman"/>
                <w:b/>
                <w:bCs/>
                <w:color w:val="000000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b/>
                <w:bCs/>
                <w:color w:val="000000"/>
                <w:kern w:val="0"/>
                <w:sz w:val="16"/>
                <w:szCs w:val="16"/>
                <w:lang w:eastAsia="pt-PT"/>
                <w14:ligatures w14:val="none"/>
              </w:rPr>
              <w:t>Total Features</w:t>
            </w:r>
          </w:p>
        </w:tc>
        <w:tc>
          <w:tcPr>
            <w:tcW w:w="10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E8E8E8"/>
            <w:noWrap/>
            <w:vAlign w:val="center"/>
            <w:hideMark/>
          </w:tcPr>
          <w:p w14:paraId="479006CE" w14:textId="77777777" w:rsidR="005B131B" w:rsidRPr="005B131B" w:rsidRDefault="005B131B" w:rsidP="00297398">
            <w:pPr>
              <w:spacing w:after="0" w:line="240" w:lineRule="auto"/>
              <w:jc w:val="center"/>
              <w:rPr>
                <w:rFonts w:ascii="Aptos Narrow" w:eastAsia="Times New Roman" w:hAnsi="Aptos Narrow" w:cs="Times New Roman"/>
                <w:b/>
                <w:bCs/>
                <w:color w:val="000000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b/>
                <w:bCs/>
                <w:color w:val="000000"/>
                <w:kern w:val="0"/>
                <w:sz w:val="16"/>
                <w:szCs w:val="16"/>
                <w:lang w:eastAsia="pt-PT"/>
                <w14:ligatures w14:val="none"/>
              </w:rPr>
              <w:t>Name</w:t>
            </w:r>
          </w:p>
        </w:tc>
        <w:tc>
          <w:tcPr>
            <w:tcW w:w="6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E8E8E8"/>
            <w:noWrap/>
            <w:vAlign w:val="center"/>
            <w:hideMark/>
          </w:tcPr>
          <w:p w14:paraId="7B61DCEE" w14:textId="77777777" w:rsidR="005B131B" w:rsidRPr="005B131B" w:rsidRDefault="005B131B" w:rsidP="00297398">
            <w:pPr>
              <w:spacing w:after="0" w:line="240" w:lineRule="auto"/>
              <w:jc w:val="center"/>
              <w:rPr>
                <w:rFonts w:ascii="Aptos Narrow" w:eastAsia="Times New Roman" w:hAnsi="Aptos Narrow" w:cs="Times New Roman"/>
                <w:b/>
                <w:bCs/>
                <w:color w:val="000000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b/>
                <w:bCs/>
                <w:color w:val="000000"/>
                <w:kern w:val="0"/>
                <w:sz w:val="16"/>
                <w:szCs w:val="16"/>
                <w:lang w:eastAsia="pt-PT"/>
                <w14:ligatures w14:val="none"/>
              </w:rPr>
              <w:t>Type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E8E8E8"/>
            <w:noWrap/>
            <w:vAlign w:val="center"/>
            <w:hideMark/>
          </w:tcPr>
          <w:p w14:paraId="74659D54" w14:textId="77777777" w:rsidR="005B131B" w:rsidRPr="005B131B" w:rsidRDefault="005B131B" w:rsidP="00297398">
            <w:pPr>
              <w:spacing w:after="0" w:line="240" w:lineRule="auto"/>
              <w:jc w:val="center"/>
              <w:rPr>
                <w:rFonts w:ascii="Aptos Narrow" w:eastAsia="Times New Roman" w:hAnsi="Aptos Narrow" w:cs="Times New Roman"/>
                <w:b/>
                <w:bCs/>
                <w:color w:val="000000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b/>
                <w:bCs/>
                <w:color w:val="000000"/>
                <w:kern w:val="0"/>
                <w:sz w:val="16"/>
                <w:szCs w:val="16"/>
                <w:lang w:eastAsia="pt-PT"/>
                <w14:ligatures w14:val="none"/>
              </w:rPr>
              <w:t>Unit</w:t>
            </w:r>
          </w:p>
        </w:tc>
        <w:tc>
          <w:tcPr>
            <w:tcW w:w="22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E8E8E8"/>
            <w:noWrap/>
            <w:vAlign w:val="center"/>
            <w:hideMark/>
          </w:tcPr>
          <w:p w14:paraId="79519DEB" w14:textId="77777777" w:rsidR="005B131B" w:rsidRPr="005B131B" w:rsidRDefault="005B131B" w:rsidP="00297398">
            <w:pPr>
              <w:spacing w:after="0" w:line="240" w:lineRule="auto"/>
              <w:jc w:val="center"/>
              <w:rPr>
                <w:rFonts w:ascii="Aptos Narrow" w:eastAsia="Times New Roman" w:hAnsi="Aptos Narrow" w:cs="Times New Roman"/>
                <w:b/>
                <w:bCs/>
                <w:color w:val="000000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b/>
                <w:bCs/>
                <w:color w:val="000000"/>
                <w:kern w:val="0"/>
                <w:sz w:val="16"/>
                <w:szCs w:val="16"/>
                <w:lang w:eastAsia="pt-PT"/>
                <w14:ligatures w14:val="none"/>
              </w:rPr>
              <w:t>Description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E8E8E8"/>
            <w:noWrap/>
            <w:vAlign w:val="center"/>
            <w:hideMark/>
          </w:tcPr>
          <w:p w14:paraId="4B242AB2" w14:textId="77777777" w:rsidR="005B131B" w:rsidRPr="005B131B" w:rsidRDefault="005B131B" w:rsidP="00297398">
            <w:pPr>
              <w:spacing w:after="0" w:line="240" w:lineRule="auto"/>
              <w:jc w:val="center"/>
              <w:rPr>
                <w:rFonts w:ascii="Aptos Narrow" w:eastAsia="Times New Roman" w:hAnsi="Aptos Narrow" w:cs="Times New Roman"/>
                <w:b/>
                <w:bCs/>
                <w:color w:val="000000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b/>
                <w:bCs/>
                <w:color w:val="000000"/>
                <w:kern w:val="0"/>
                <w:sz w:val="16"/>
                <w:szCs w:val="16"/>
                <w:lang w:eastAsia="pt-PT"/>
                <w14:ligatures w14:val="none"/>
              </w:rPr>
              <w:t>Start date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E8E8E8"/>
            <w:noWrap/>
            <w:vAlign w:val="center"/>
            <w:hideMark/>
          </w:tcPr>
          <w:p w14:paraId="4586BEEA" w14:textId="77777777" w:rsidR="005B131B" w:rsidRPr="005B131B" w:rsidRDefault="005B131B" w:rsidP="00297398">
            <w:pPr>
              <w:spacing w:after="0" w:line="240" w:lineRule="auto"/>
              <w:jc w:val="center"/>
              <w:rPr>
                <w:rFonts w:ascii="Aptos Narrow" w:eastAsia="Times New Roman" w:hAnsi="Aptos Narrow" w:cs="Times New Roman"/>
                <w:b/>
                <w:bCs/>
                <w:color w:val="000000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b/>
                <w:bCs/>
                <w:color w:val="000000"/>
                <w:kern w:val="0"/>
                <w:sz w:val="16"/>
                <w:szCs w:val="16"/>
                <w:lang w:eastAsia="pt-PT"/>
                <w14:ligatures w14:val="none"/>
              </w:rPr>
              <w:t>End date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E8E8E8"/>
            <w:noWrap/>
            <w:vAlign w:val="center"/>
            <w:hideMark/>
          </w:tcPr>
          <w:p w14:paraId="5D56DF16" w14:textId="77777777" w:rsidR="005B131B" w:rsidRPr="005B131B" w:rsidRDefault="005B131B" w:rsidP="00297398">
            <w:pPr>
              <w:spacing w:after="0" w:line="240" w:lineRule="auto"/>
              <w:jc w:val="center"/>
              <w:rPr>
                <w:rFonts w:ascii="Aptos Narrow" w:eastAsia="Times New Roman" w:hAnsi="Aptos Narrow" w:cs="Times New Roman"/>
                <w:b/>
                <w:bCs/>
                <w:color w:val="000000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b/>
                <w:bCs/>
                <w:color w:val="000000"/>
                <w:kern w:val="0"/>
                <w:sz w:val="16"/>
                <w:szCs w:val="16"/>
                <w:lang w:eastAsia="pt-PT"/>
                <w14:ligatures w14:val="none"/>
              </w:rPr>
              <w:t>Resolution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E8E8E8"/>
            <w:noWrap/>
            <w:vAlign w:val="center"/>
            <w:hideMark/>
          </w:tcPr>
          <w:p w14:paraId="68B94527" w14:textId="77777777" w:rsidR="005B131B" w:rsidRPr="005B131B" w:rsidRDefault="005B131B" w:rsidP="00297398">
            <w:pPr>
              <w:spacing w:after="0" w:line="240" w:lineRule="auto"/>
              <w:jc w:val="center"/>
              <w:rPr>
                <w:rFonts w:ascii="Aptos Narrow" w:eastAsia="Times New Roman" w:hAnsi="Aptos Narrow" w:cs="Times New Roman"/>
                <w:b/>
                <w:bCs/>
                <w:color w:val="000000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b/>
                <w:bCs/>
                <w:color w:val="000000"/>
                <w:kern w:val="0"/>
                <w:sz w:val="16"/>
                <w:szCs w:val="16"/>
                <w:lang w:eastAsia="pt-PT"/>
                <w14:ligatures w14:val="none"/>
              </w:rPr>
              <w:t>Source</w:t>
            </w:r>
          </w:p>
        </w:tc>
      </w:tr>
      <w:tr w:rsidR="005874FF" w:rsidRPr="00AC3683" w14:paraId="57DFCBED" w14:textId="77777777" w:rsidTr="0036797A">
        <w:trPr>
          <w:trHeight w:val="290"/>
        </w:trPr>
        <w:tc>
          <w:tcPr>
            <w:tcW w:w="11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3E37C9" w14:textId="77777777" w:rsidR="005B131B" w:rsidRPr="005B131B" w:rsidRDefault="005B131B" w:rsidP="005B131B">
            <w:pPr>
              <w:spacing w:after="0" w:line="240" w:lineRule="auto"/>
              <w:jc w:val="center"/>
              <w:rPr>
                <w:rFonts w:ascii="Aptos Narrow" w:eastAsia="Times New Roman" w:hAnsi="Aptos Narrow" w:cs="Times New Roman"/>
                <w:color w:val="000000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color w:val="000000"/>
                <w:kern w:val="0"/>
                <w:sz w:val="16"/>
                <w:szCs w:val="16"/>
                <w:lang w:eastAsia="pt-PT"/>
                <w14:ligatures w14:val="none"/>
              </w:rPr>
              <w:t>Power Demand</w:t>
            </w:r>
          </w:p>
        </w:tc>
        <w:tc>
          <w:tcPr>
            <w:tcW w:w="8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EEDC69" w14:textId="77777777" w:rsidR="005B131B" w:rsidRPr="005B131B" w:rsidRDefault="005B131B" w:rsidP="005B131B">
            <w:pPr>
              <w:spacing w:after="0" w:line="240" w:lineRule="auto"/>
              <w:jc w:val="center"/>
              <w:rPr>
                <w:rFonts w:ascii="Aptos Narrow" w:eastAsia="Times New Roman" w:hAnsi="Aptos Narrow" w:cs="Times New Roman"/>
                <w:color w:val="000000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color w:val="000000"/>
                <w:kern w:val="0"/>
                <w:sz w:val="16"/>
                <w:szCs w:val="16"/>
                <w:lang w:eastAsia="pt-PT"/>
                <w14:ligatures w14:val="none"/>
              </w:rPr>
              <w:t>1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8A5912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color w:val="000000"/>
                <w:kern w:val="0"/>
                <w:sz w:val="16"/>
                <w:szCs w:val="16"/>
                <w:lang w:eastAsia="pt-PT"/>
                <w14:ligatures w14:val="none"/>
              </w:rPr>
              <w:t>Target variable</w:t>
            </w:r>
          </w:p>
        </w:tc>
        <w:tc>
          <w:tcPr>
            <w:tcW w:w="6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87F8D6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color w:val="000000"/>
                <w:kern w:val="0"/>
                <w:sz w:val="16"/>
                <w:szCs w:val="16"/>
                <w:lang w:eastAsia="pt-PT"/>
                <w14:ligatures w14:val="none"/>
              </w:rPr>
              <w:t>Float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61CF6F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color w:val="000000"/>
                <w:kern w:val="0"/>
                <w:sz w:val="16"/>
                <w:szCs w:val="16"/>
                <w:lang w:eastAsia="pt-PT"/>
                <w14:ligatures w14:val="none"/>
              </w:rPr>
              <w:t>kW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5F96CF" w14:textId="0004714E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color w:val="000000"/>
                <w:kern w:val="0"/>
                <w:sz w:val="16"/>
                <w:szCs w:val="16"/>
                <w:lang w:eastAsia="pt-PT"/>
                <w14:ligatures w14:val="none"/>
              </w:rPr>
              <w:t xml:space="preserve">Power demand of </w:t>
            </w:r>
            <w:r w:rsidR="00482E6B">
              <w:rPr>
                <w:rFonts w:ascii="Aptos Narrow" w:eastAsia="Times New Roman" w:hAnsi="Aptos Narrow" w:cs="Times New Roman"/>
                <w:color w:val="000000"/>
                <w:kern w:val="0"/>
                <w:sz w:val="16"/>
                <w:szCs w:val="16"/>
                <w:lang w:eastAsia="pt-PT"/>
                <w14:ligatures w14:val="none"/>
              </w:rPr>
              <w:t xml:space="preserve">the </w:t>
            </w:r>
            <w:r w:rsidRPr="005B131B">
              <w:rPr>
                <w:rFonts w:ascii="Aptos Narrow" w:eastAsia="Times New Roman" w:hAnsi="Aptos Narrow" w:cs="Times New Roman"/>
                <w:color w:val="000000"/>
                <w:kern w:val="0"/>
                <w:sz w:val="16"/>
                <w:szCs w:val="16"/>
                <w:lang w:eastAsia="pt-PT"/>
                <w14:ligatures w14:val="none"/>
              </w:rPr>
              <w:t>building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2979F5" w14:textId="617646E9" w:rsidR="005B131B" w:rsidRPr="005B131B" w:rsidRDefault="005B131B" w:rsidP="005B131B">
            <w:pPr>
              <w:spacing w:after="0" w:line="240" w:lineRule="auto"/>
              <w:jc w:val="right"/>
              <w:rPr>
                <w:rFonts w:ascii="Aptos Narrow" w:eastAsia="Times New Roman" w:hAnsi="Aptos Narrow" w:cs="Times New Roman"/>
                <w:color w:val="000000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color w:val="000000"/>
                <w:kern w:val="0"/>
                <w:sz w:val="16"/>
                <w:szCs w:val="16"/>
                <w:lang w:eastAsia="pt-PT"/>
                <w14:ligatures w14:val="none"/>
              </w:rPr>
              <w:t>1/1/2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38A877" w14:textId="3EF22D3F" w:rsidR="005B131B" w:rsidRPr="005B131B" w:rsidRDefault="005B131B" w:rsidP="005B131B">
            <w:pPr>
              <w:spacing w:after="0" w:line="240" w:lineRule="auto"/>
              <w:jc w:val="right"/>
              <w:rPr>
                <w:rFonts w:ascii="Aptos Narrow" w:eastAsia="Times New Roman" w:hAnsi="Aptos Narrow" w:cs="Times New Roman"/>
                <w:color w:val="000000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color w:val="000000"/>
                <w:kern w:val="0"/>
                <w:sz w:val="16"/>
                <w:szCs w:val="16"/>
                <w:lang w:eastAsia="pt-PT"/>
                <w14:ligatures w14:val="none"/>
              </w:rPr>
              <w:t>12/31/23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A38577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color w:val="000000"/>
                <w:kern w:val="0"/>
                <w:sz w:val="16"/>
                <w:szCs w:val="16"/>
                <w:lang w:eastAsia="pt-PT"/>
                <w14:ligatures w14:val="none"/>
              </w:rPr>
              <w:t>hourly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4414D4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color w:val="000000"/>
                <w:kern w:val="0"/>
                <w:sz w:val="16"/>
                <w:szCs w:val="16"/>
                <w:lang w:eastAsia="pt-PT"/>
                <w14:ligatures w14:val="none"/>
              </w:rPr>
              <w:t>Sensors in the building</w:t>
            </w:r>
          </w:p>
        </w:tc>
      </w:tr>
      <w:tr w:rsidR="005874FF" w:rsidRPr="00AC3683" w14:paraId="3E33E4CF" w14:textId="77777777" w:rsidTr="0036797A">
        <w:trPr>
          <w:trHeight w:val="490"/>
        </w:trPr>
        <w:tc>
          <w:tcPr>
            <w:tcW w:w="110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9F24CE" w14:textId="77777777" w:rsidR="005B131B" w:rsidRPr="005B131B" w:rsidRDefault="005B131B" w:rsidP="005B131B">
            <w:pPr>
              <w:spacing w:after="0" w:line="240" w:lineRule="auto"/>
              <w:jc w:val="center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Weather (outdoor)</w:t>
            </w:r>
          </w:p>
        </w:tc>
        <w:tc>
          <w:tcPr>
            <w:tcW w:w="85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53C747" w14:textId="77777777" w:rsidR="005B131B" w:rsidRPr="005B131B" w:rsidRDefault="005B131B" w:rsidP="005B131B">
            <w:pPr>
              <w:spacing w:after="0" w:line="240" w:lineRule="auto"/>
              <w:jc w:val="center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1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10E3D5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temperature_2m</w:t>
            </w:r>
          </w:p>
        </w:tc>
        <w:tc>
          <w:tcPr>
            <w:tcW w:w="6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013194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Float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D7D461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°C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FB705E" w14:textId="05528706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temperature at 2m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12ABE6" w14:textId="294C94F9" w:rsidR="005B131B" w:rsidRPr="005B131B" w:rsidRDefault="005B131B" w:rsidP="005B131B">
            <w:pPr>
              <w:spacing w:after="0" w:line="240" w:lineRule="auto"/>
              <w:jc w:val="right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1/1/2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598A05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currently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10B835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hourly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77B3A7" w14:textId="01C1C50C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Open-</w:t>
            </w:r>
            <w:proofErr w:type="spellStart"/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Meteo</w:t>
            </w:r>
            <w:proofErr w:type="spellEnd"/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 xml:space="preserve"> </w:t>
            </w:r>
          </w:p>
        </w:tc>
      </w:tr>
      <w:tr w:rsidR="005874FF" w:rsidRPr="00AC3683" w14:paraId="3C33C99C" w14:textId="77777777" w:rsidTr="0036797A">
        <w:trPr>
          <w:trHeight w:val="290"/>
        </w:trPr>
        <w:tc>
          <w:tcPr>
            <w:tcW w:w="1103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DDBC8D" w14:textId="77777777" w:rsidR="005B131B" w:rsidRPr="005B131B" w:rsidRDefault="005B131B" w:rsidP="005B131B">
            <w:pPr>
              <w:spacing w:after="0" w:line="240" w:lineRule="auto"/>
              <w:jc w:val="center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Feature Engineering</w:t>
            </w:r>
          </w:p>
        </w:tc>
        <w:tc>
          <w:tcPr>
            <w:tcW w:w="855" w:type="dxa"/>
            <w:vMerge w:val="restar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9767E1" w14:textId="77777777" w:rsidR="005B131B" w:rsidRPr="005B131B" w:rsidRDefault="005B131B" w:rsidP="005B131B">
            <w:pPr>
              <w:spacing w:after="0" w:line="240" w:lineRule="auto"/>
              <w:jc w:val="center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6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7909D8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month</w:t>
            </w:r>
          </w:p>
        </w:tc>
        <w:tc>
          <w:tcPr>
            <w:tcW w:w="6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7B548C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Integer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6757BA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1 to 12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9D3E61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Indicates the month of the record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6EF7D6" w14:textId="4D42D5B3" w:rsidR="005B131B" w:rsidRPr="005B131B" w:rsidRDefault="005B131B" w:rsidP="005B131B">
            <w:pPr>
              <w:spacing w:after="0" w:line="240" w:lineRule="auto"/>
              <w:jc w:val="right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1/1/2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26BC76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currently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18CE1C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hourly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A800CF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Feature Engineering</w:t>
            </w:r>
          </w:p>
        </w:tc>
      </w:tr>
      <w:tr w:rsidR="005874FF" w:rsidRPr="00AC3683" w14:paraId="26A3AC6E" w14:textId="77777777" w:rsidTr="0036797A">
        <w:trPr>
          <w:trHeight w:val="290"/>
        </w:trPr>
        <w:tc>
          <w:tcPr>
            <w:tcW w:w="110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9CA394B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</w:p>
        </w:tc>
        <w:tc>
          <w:tcPr>
            <w:tcW w:w="855" w:type="dxa"/>
            <w:vMerge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  <w:hideMark/>
          </w:tcPr>
          <w:p w14:paraId="4E04C0FF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6CCCCE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 xml:space="preserve">hour </w:t>
            </w:r>
          </w:p>
        </w:tc>
        <w:tc>
          <w:tcPr>
            <w:tcW w:w="6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F9D055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Integer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BA0A05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 xml:space="preserve">0 to 23 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1F440D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 xml:space="preserve">Indicates the </w:t>
            </w:r>
            <w:proofErr w:type="gramStart"/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hour</w:t>
            </w:r>
            <w:proofErr w:type="gramEnd"/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 xml:space="preserve"> of the record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825F4C" w14:textId="49274051" w:rsidR="005B131B" w:rsidRPr="005B131B" w:rsidRDefault="005B131B" w:rsidP="005B131B">
            <w:pPr>
              <w:spacing w:after="0" w:line="240" w:lineRule="auto"/>
              <w:jc w:val="right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1/1/2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8E9F68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currently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86267B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hourly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7F2463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Feature Engineering</w:t>
            </w:r>
          </w:p>
        </w:tc>
      </w:tr>
      <w:tr w:rsidR="005874FF" w:rsidRPr="00AC3683" w14:paraId="0DCFD775" w14:textId="77777777" w:rsidTr="0036797A">
        <w:trPr>
          <w:trHeight w:val="290"/>
        </w:trPr>
        <w:tc>
          <w:tcPr>
            <w:tcW w:w="110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01AAFDB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</w:p>
        </w:tc>
        <w:tc>
          <w:tcPr>
            <w:tcW w:w="855" w:type="dxa"/>
            <w:vMerge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  <w:hideMark/>
          </w:tcPr>
          <w:p w14:paraId="4AD951BB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213F70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proofErr w:type="spellStart"/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day_of_week</w:t>
            </w:r>
            <w:proofErr w:type="spellEnd"/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 xml:space="preserve"> </w:t>
            </w:r>
          </w:p>
        </w:tc>
        <w:tc>
          <w:tcPr>
            <w:tcW w:w="6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8B709F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Integer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6C61CB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0 to 6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F0A75F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Indicates the day of the week with integer numbers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51E6D0" w14:textId="55D24875" w:rsidR="005B131B" w:rsidRPr="005B131B" w:rsidRDefault="005B131B" w:rsidP="005B131B">
            <w:pPr>
              <w:spacing w:after="0" w:line="240" w:lineRule="auto"/>
              <w:jc w:val="right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1/1/2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10AAB5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currently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71A006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hourly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14B77C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Feature Engineering</w:t>
            </w:r>
          </w:p>
        </w:tc>
      </w:tr>
      <w:tr w:rsidR="005874FF" w:rsidRPr="00AC3683" w14:paraId="5B8E8BE8" w14:textId="77777777" w:rsidTr="0036797A">
        <w:trPr>
          <w:trHeight w:val="580"/>
        </w:trPr>
        <w:tc>
          <w:tcPr>
            <w:tcW w:w="110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9895AF3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</w:p>
        </w:tc>
        <w:tc>
          <w:tcPr>
            <w:tcW w:w="855" w:type="dxa"/>
            <w:vMerge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  <w:hideMark/>
          </w:tcPr>
          <w:p w14:paraId="25730601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BA133A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proofErr w:type="spellStart"/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hour_sin</w:t>
            </w:r>
            <w:proofErr w:type="spellEnd"/>
          </w:p>
        </w:tc>
        <w:tc>
          <w:tcPr>
            <w:tcW w:w="6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80811F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Float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E64F10" w14:textId="77777777" w:rsidR="005B131B" w:rsidRPr="005B131B" w:rsidRDefault="005B131B" w:rsidP="005B131B">
            <w:pPr>
              <w:spacing w:after="0" w:line="240" w:lineRule="auto"/>
              <w:jc w:val="center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-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73F99F" w14:textId="2B262831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 xml:space="preserve">cyclic variables </w:t>
            </w:r>
            <w:r w:rsidR="00F84BCF"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to</w:t>
            </w: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 xml:space="preserve"> pass the information of periodicity to the models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3C1650" w14:textId="50DB3BAD" w:rsidR="005B131B" w:rsidRPr="005B131B" w:rsidRDefault="005B131B" w:rsidP="005B131B">
            <w:pPr>
              <w:spacing w:after="0" w:line="240" w:lineRule="auto"/>
              <w:jc w:val="right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1/1/2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30D4D4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currently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6193B8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hourly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6CD75B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Feature Engineering</w:t>
            </w:r>
          </w:p>
        </w:tc>
      </w:tr>
      <w:tr w:rsidR="005874FF" w:rsidRPr="00AC3683" w14:paraId="196466FD" w14:textId="77777777" w:rsidTr="0036797A">
        <w:trPr>
          <w:trHeight w:val="580"/>
        </w:trPr>
        <w:tc>
          <w:tcPr>
            <w:tcW w:w="110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69A38EC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</w:p>
        </w:tc>
        <w:tc>
          <w:tcPr>
            <w:tcW w:w="855" w:type="dxa"/>
            <w:vMerge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  <w:hideMark/>
          </w:tcPr>
          <w:p w14:paraId="65866FF4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81C2A6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proofErr w:type="spellStart"/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hour_cos</w:t>
            </w:r>
            <w:proofErr w:type="spellEnd"/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 xml:space="preserve"> </w:t>
            </w:r>
          </w:p>
        </w:tc>
        <w:tc>
          <w:tcPr>
            <w:tcW w:w="6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15406F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Float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55ABFB" w14:textId="77777777" w:rsidR="005B131B" w:rsidRPr="005B131B" w:rsidRDefault="005B131B" w:rsidP="005B131B">
            <w:pPr>
              <w:spacing w:after="0" w:line="240" w:lineRule="auto"/>
              <w:jc w:val="center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-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B384DD" w14:textId="5344B103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 xml:space="preserve">cyclic variables </w:t>
            </w:r>
            <w:r w:rsidR="00F84BCF"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to</w:t>
            </w: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 xml:space="preserve"> pass the information of periodicity to the models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FCF378" w14:textId="18D80A01" w:rsidR="005B131B" w:rsidRPr="005B131B" w:rsidRDefault="005B131B" w:rsidP="005B131B">
            <w:pPr>
              <w:spacing w:after="0" w:line="240" w:lineRule="auto"/>
              <w:jc w:val="right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1/1/2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150C9F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currently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921B48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hourly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2D8C19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Feature Engineering</w:t>
            </w:r>
          </w:p>
        </w:tc>
      </w:tr>
      <w:tr w:rsidR="005874FF" w:rsidRPr="00AC3683" w14:paraId="3A1BBFD1" w14:textId="77777777" w:rsidTr="0036797A">
        <w:trPr>
          <w:trHeight w:val="580"/>
        </w:trPr>
        <w:tc>
          <w:tcPr>
            <w:tcW w:w="110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BCFAB76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</w:p>
        </w:tc>
        <w:tc>
          <w:tcPr>
            <w:tcW w:w="855" w:type="dxa"/>
            <w:vMerge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  <w:hideMark/>
          </w:tcPr>
          <w:p w14:paraId="28F1A682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8D9E7E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proofErr w:type="spellStart"/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day_sin</w:t>
            </w:r>
            <w:proofErr w:type="spellEnd"/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 xml:space="preserve"> </w:t>
            </w:r>
          </w:p>
        </w:tc>
        <w:tc>
          <w:tcPr>
            <w:tcW w:w="6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063CBD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Float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54E6E3" w14:textId="77777777" w:rsidR="005B131B" w:rsidRPr="005B131B" w:rsidRDefault="005B131B" w:rsidP="005B131B">
            <w:pPr>
              <w:spacing w:after="0" w:line="240" w:lineRule="auto"/>
              <w:jc w:val="center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-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2A9691" w14:textId="0E5397DC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 xml:space="preserve">cyclic variables </w:t>
            </w:r>
            <w:r w:rsidR="00F84BCF"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to</w:t>
            </w: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 xml:space="preserve"> pass the information of periodicity to the models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DEF525" w14:textId="4F8B27B5" w:rsidR="005B131B" w:rsidRPr="005B131B" w:rsidRDefault="005B131B" w:rsidP="005B131B">
            <w:pPr>
              <w:spacing w:after="0" w:line="240" w:lineRule="auto"/>
              <w:jc w:val="right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1/1/2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6F5652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currently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4F655F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hourly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F0E8B2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Feature Engineering</w:t>
            </w:r>
          </w:p>
        </w:tc>
      </w:tr>
      <w:tr w:rsidR="005874FF" w:rsidRPr="00AC3683" w14:paraId="160EACF8" w14:textId="77777777" w:rsidTr="0036797A">
        <w:trPr>
          <w:trHeight w:val="580"/>
        </w:trPr>
        <w:tc>
          <w:tcPr>
            <w:tcW w:w="110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59A95E2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</w:p>
        </w:tc>
        <w:tc>
          <w:tcPr>
            <w:tcW w:w="855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674DA97" w14:textId="77777777" w:rsidR="005B131B" w:rsidRPr="005B131B" w:rsidRDefault="005B131B" w:rsidP="005B131B">
            <w:pPr>
              <w:spacing w:after="0" w:line="240" w:lineRule="auto"/>
              <w:jc w:val="center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48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F2A460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Lag Features</w:t>
            </w:r>
          </w:p>
        </w:tc>
        <w:tc>
          <w:tcPr>
            <w:tcW w:w="6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98E8B1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Float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23A4D8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kWh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77C471" w14:textId="37F59C6D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used to capture the temporal dependencies and patterns in time series data for the last 48hrs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B7F1F4" w14:textId="2F91F991" w:rsidR="005B131B" w:rsidRPr="005B131B" w:rsidRDefault="005B131B" w:rsidP="005B131B">
            <w:pPr>
              <w:spacing w:after="0" w:line="240" w:lineRule="auto"/>
              <w:jc w:val="right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1/1/2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C9DB62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currently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F20BDB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hourly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BD8E73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Feature Engineering</w:t>
            </w:r>
          </w:p>
        </w:tc>
      </w:tr>
      <w:tr w:rsidR="005874FF" w:rsidRPr="00AC3683" w14:paraId="31A55361" w14:textId="77777777" w:rsidTr="0036797A">
        <w:trPr>
          <w:trHeight w:val="870"/>
        </w:trPr>
        <w:tc>
          <w:tcPr>
            <w:tcW w:w="110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C0E5BBE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</w:p>
        </w:tc>
        <w:tc>
          <w:tcPr>
            <w:tcW w:w="855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E263F5" w14:textId="77777777" w:rsidR="005B131B" w:rsidRPr="005B131B" w:rsidRDefault="005B131B" w:rsidP="005B131B">
            <w:pPr>
              <w:spacing w:after="0" w:line="240" w:lineRule="auto"/>
              <w:jc w:val="center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6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21A956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Hist Features</w:t>
            </w:r>
          </w:p>
        </w:tc>
        <w:tc>
          <w:tcPr>
            <w:tcW w:w="6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6A2156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Float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8D9297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kWh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3DAD74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used to capture the temporal dependencies and patterns in time series data (same time for 3,4,5,6,7, and 14 days ago)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342BFC" w14:textId="7B50FEB2" w:rsidR="005B131B" w:rsidRPr="005B131B" w:rsidRDefault="005B131B" w:rsidP="005B131B">
            <w:pPr>
              <w:spacing w:after="0" w:line="240" w:lineRule="auto"/>
              <w:jc w:val="right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1/14/2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882B4E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currently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F2111F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hourly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87BE88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Feature Engineering</w:t>
            </w:r>
          </w:p>
        </w:tc>
      </w:tr>
      <w:tr w:rsidR="005874FF" w:rsidRPr="00AC3683" w14:paraId="7A256E51" w14:textId="77777777" w:rsidTr="0036797A">
        <w:trPr>
          <w:trHeight w:val="580"/>
        </w:trPr>
        <w:tc>
          <w:tcPr>
            <w:tcW w:w="110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E7C8043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</w:p>
        </w:tc>
        <w:tc>
          <w:tcPr>
            <w:tcW w:w="85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95163E0" w14:textId="77777777" w:rsidR="005B131B" w:rsidRPr="005B131B" w:rsidRDefault="005B131B" w:rsidP="005B131B">
            <w:pPr>
              <w:spacing w:after="0" w:line="240" w:lineRule="auto"/>
              <w:jc w:val="center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2</w:t>
            </w: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718AE6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proofErr w:type="spellStart"/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is_closed_holiday</w:t>
            </w:r>
            <w:proofErr w:type="spellEnd"/>
          </w:p>
        </w:tc>
        <w:tc>
          <w:tcPr>
            <w:tcW w:w="6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EA8395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Integer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C69F6D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binary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DF108F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Binary characteristic (0 or 1) indicating whether it is a holiday that the mall is closed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8B1073" w14:textId="7A1AD8F7" w:rsidR="005B131B" w:rsidRPr="005B131B" w:rsidRDefault="005B131B" w:rsidP="005B131B">
            <w:pPr>
              <w:spacing w:after="0" w:line="240" w:lineRule="auto"/>
              <w:jc w:val="right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1/1/2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02BEBA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currently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5BD331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hourly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C1CEBF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Feature Engineering</w:t>
            </w:r>
          </w:p>
        </w:tc>
      </w:tr>
      <w:tr w:rsidR="005874FF" w:rsidRPr="00AC3683" w14:paraId="08F7D9B1" w14:textId="77777777" w:rsidTr="0036797A">
        <w:trPr>
          <w:trHeight w:val="580"/>
        </w:trPr>
        <w:tc>
          <w:tcPr>
            <w:tcW w:w="1103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9062013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</w:p>
        </w:tc>
        <w:tc>
          <w:tcPr>
            <w:tcW w:w="85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B093C1D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53FBC1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proofErr w:type="spellStart"/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is_open_holiday</w:t>
            </w:r>
            <w:proofErr w:type="spellEnd"/>
          </w:p>
        </w:tc>
        <w:tc>
          <w:tcPr>
            <w:tcW w:w="6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EDDF12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Integer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93AC13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binary</w:t>
            </w:r>
          </w:p>
        </w:tc>
        <w:tc>
          <w:tcPr>
            <w:tcW w:w="22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3D3C87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 xml:space="preserve">Binary characteristic (0 or 1) </w:t>
            </w:r>
            <w:proofErr w:type="gramStart"/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indicating</w:t>
            </w:r>
            <w:proofErr w:type="gramEnd"/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 xml:space="preserve"> whether it is a holiday that the mall is open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47E8E6" w14:textId="4ABFB213" w:rsidR="005B131B" w:rsidRPr="005B131B" w:rsidRDefault="005B131B" w:rsidP="005B131B">
            <w:pPr>
              <w:spacing w:after="0" w:line="240" w:lineRule="auto"/>
              <w:jc w:val="right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1/1/22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BEA1F0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currently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573A9F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hourly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70B5B7" w14:textId="77777777" w:rsidR="005B131B" w:rsidRPr="005B131B" w:rsidRDefault="005B131B" w:rsidP="005B131B">
            <w:pPr>
              <w:spacing w:after="0" w:line="240" w:lineRule="auto"/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</w:pPr>
            <w:r w:rsidRPr="005B131B">
              <w:rPr>
                <w:rFonts w:ascii="Aptos Narrow" w:eastAsia="Times New Roman" w:hAnsi="Aptos Narrow" w:cs="Times New Roman"/>
                <w:kern w:val="0"/>
                <w:sz w:val="16"/>
                <w:szCs w:val="16"/>
                <w:lang w:eastAsia="pt-PT"/>
                <w14:ligatures w14:val="none"/>
              </w:rPr>
              <w:t>Feature Engineering</w:t>
            </w:r>
          </w:p>
        </w:tc>
      </w:tr>
    </w:tbl>
    <w:p w14:paraId="7910F52B" w14:textId="77777777" w:rsidR="006129F8" w:rsidRDefault="006129F8"/>
    <w:p w14:paraId="1CCE11D4" w14:textId="50E8DE23" w:rsidR="004316F8" w:rsidRDefault="004316F8">
      <w:r w:rsidRPr="004316F8">
        <w:t xml:space="preserve">Among the evaluated models, the following were implemented: Linear Regression, Random Forest, Support Vector Regression (SVR), </w:t>
      </w:r>
      <w:r w:rsidR="00671332">
        <w:t>Artificial Neural Networks (ANN)</w:t>
      </w:r>
      <w:r w:rsidRPr="004316F8">
        <w:t>, and Extreme Gradient Boosting (</w:t>
      </w:r>
      <w:proofErr w:type="spellStart"/>
      <w:r w:rsidRPr="004316F8">
        <w:t>XGBoost</w:t>
      </w:r>
      <w:proofErr w:type="spellEnd"/>
      <w:r w:rsidRPr="004316F8">
        <w:t>)</w:t>
      </w:r>
      <w:r w:rsidR="00973C15">
        <w:t xml:space="preserve"> </w:t>
      </w:r>
      <w:r w:rsidR="00973C15">
        <w:fldChar w:fldCharType="begin"/>
      </w:r>
      <w:r w:rsidR="00973C15">
        <w:instrText xml:space="preserve"> ADDIN EN.CITE &lt;EndNote&gt;&lt;Cite&gt;&lt;Author&gt;Chen&lt;/Author&gt;&lt;Year&gt;2016&lt;/Year&gt;&lt;RecNum&gt;150&lt;/RecNum&gt;&lt;DisplayText&gt;[1]&lt;/DisplayText&gt;&lt;record&gt;&lt;rec-number&gt;150&lt;/rec-number&gt;&lt;foreign-keys&gt;&lt;key app="EN" db-id="seps52e0u5txpbestptpt5syvzd5w9sardas" timestamp="1734713553"&gt;150&lt;/key&gt;&lt;/foreign-keys&gt;&lt;ref-type name="Conference Paper"&gt;47&lt;/ref-type&gt;&lt;contributors&gt;&lt;authors&gt;&lt;author&gt;Tianqi Chen&lt;/author&gt;&lt;author&gt;Carlos Guestrin&lt;/author&gt;&lt;/authors&gt;&lt;/contributors&gt;&lt;titles&gt;&lt;title&gt;XGBoost: A Scalable Tree Boosting System&lt;/title&gt;&lt;secondary-title&gt;Proceedings of the 22nd ACM SIGKDD International Conference on Knowledge Discovery and Data Mining&lt;/secondary-title&gt;&lt;/titles&gt;&lt;pages&gt;785–794&lt;/pages&gt;&lt;keywords&gt;&lt;keyword&gt;large-scale machine learning&lt;/keyword&gt;&lt;/keywords&gt;&lt;dates&gt;&lt;year&gt;2016&lt;/year&gt;&lt;/dates&gt;&lt;pub-location&gt;San Francisco, California, USA&lt;/pub-location&gt;&lt;publisher&gt;Association for Computing Machinery&lt;/publisher&gt;&lt;urls&gt;&lt;related-urls&gt;&lt;url&gt;https://doi.org/10.1145/2939672.2939785&lt;/url&gt;&lt;/related-urls&gt;&lt;/urls&gt;&lt;electronic-resource-num&gt;10.1145/2939672.2939785&lt;/electronic-resource-num&gt;&lt;/record&gt;&lt;/Cite&gt;&lt;/EndNote&gt;</w:instrText>
      </w:r>
      <w:r w:rsidR="00973C15">
        <w:fldChar w:fldCharType="separate"/>
      </w:r>
      <w:r w:rsidR="00973C15">
        <w:rPr>
          <w:noProof/>
        </w:rPr>
        <w:t>[1]</w:t>
      </w:r>
      <w:r w:rsidR="00973C15">
        <w:fldChar w:fldCharType="end"/>
      </w:r>
      <w:r w:rsidRPr="004316F8">
        <w:t xml:space="preserve">. Hyperparameter tuning was conducted using the </w:t>
      </w:r>
      <w:proofErr w:type="spellStart"/>
      <w:r w:rsidRPr="004316F8">
        <w:t>Optuna</w:t>
      </w:r>
      <w:proofErr w:type="spellEnd"/>
      <w:r w:rsidRPr="004316F8">
        <w:t xml:space="preserve"> optimization framework </w:t>
      </w:r>
      <w:r w:rsidR="00671332">
        <w:fldChar w:fldCharType="begin"/>
      </w:r>
      <w:r w:rsidR="00973C15">
        <w:instrText xml:space="preserve"> ADDIN EN.CITE &lt;EndNote&gt;&lt;Cite&gt;&lt;Author&gt;Akiba&lt;/Author&gt;&lt;Year&gt;2019&lt;/Year&gt;&lt;RecNum&gt;152&lt;/RecNum&gt;&lt;DisplayText&gt;[2]&lt;/DisplayText&gt;&lt;record&gt;&lt;rec-number&gt;152&lt;/rec-number&gt;&lt;foreign-keys&gt;&lt;key app="EN" db-id="seps52e0u5txpbestptpt5syvzd5w9sardas" timestamp="1734714340"&gt;152&lt;/key&gt;&lt;/foreign-keys&gt;&lt;ref-type name="Conference Paper"&gt;47&lt;/ref-type&gt;&lt;contributors&gt;&lt;authors&gt;&lt;author&gt;Takuya Akiba&lt;/author&gt;&lt;author&gt;Shotaro Sano&lt;/author&gt;&lt;author&gt;Toshihiko Yanase&lt;/author&gt;&lt;author&gt;Takeru Ohta&lt;/author&gt;&lt;author&gt;Masanori Koyama&lt;/author&gt;&lt;/authors&gt;&lt;/contributors&gt;&lt;titles&gt;&lt;title&gt;Optuna: A Next-generation Hyperparameter Optimization Framework&lt;/title&gt;&lt;secondary-title&gt;Proceedings of the 25th ACM SIGKDD International Conference on Knowledge Discovery &amp;amp; Data Mining&lt;/secondary-title&gt;&lt;/titles&gt;&lt;pages&gt;2623–2631&lt;/pages&gt;&lt;keywords&gt;&lt;keyword&gt;Bayesian optimization, black-box optimization, hyperparameter optimization, machine learning system&lt;/keyword&gt;&lt;/keywords&gt;&lt;dates&gt;&lt;year&gt;2019&lt;/year&gt;&lt;/dates&gt;&lt;pub-location&gt;Anchorage, AK, USA&lt;/pub-location&gt;&lt;publisher&gt;Association for Computing Machinery&lt;/publisher&gt;&lt;urls&gt;&lt;related-urls&gt;&lt;url&gt;https://doi.org/10.1145/3292500.3330701&lt;/url&gt;&lt;/related-urls&gt;&lt;/urls&gt;&lt;electronic-resource-num&gt;10.1145/3292500.3330701&lt;/electronic-resource-num&gt;&lt;/record&gt;&lt;/Cite&gt;&lt;/EndNote&gt;</w:instrText>
      </w:r>
      <w:r w:rsidR="00671332">
        <w:fldChar w:fldCharType="separate"/>
      </w:r>
      <w:r w:rsidR="00973C15">
        <w:rPr>
          <w:noProof/>
        </w:rPr>
        <w:t>[2]</w:t>
      </w:r>
      <w:r w:rsidR="00671332">
        <w:fldChar w:fldCharType="end"/>
      </w:r>
      <w:r w:rsidR="00671332">
        <w:t xml:space="preserve"> </w:t>
      </w:r>
      <w:r w:rsidRPr="004316F8">
        <w:t>in Python</w:t>
      </w:r>
      <w:r w:rsidR="00671332">
        <w:t xml:space="preserve"> </w:t>
      </w:r>
      <w:r w:rsidR="00671332">
        <w:fldChar w:fldCharType="begin"/>
      </w:r>
      <w:r w:rsidR="00973C15">
        <w:instrText xml:space="preserve"> ADDIN EN.CITE &lt;EndNote&gt;&lt;Cite&gt;&lt;Author&gt;Van Rossum&lt;/Author&gt;&lt;Year&gt;1995&lt;/Year&gt;&lt;RecNum&gt;151&lt;/RecNum&gt;&lt;DisplayText&gt;[3]&lt;/DisplayText&gt;&lt;record&gt;&lt;rec-number&gt;151&lt;/rec-number&gt;&lt;foreign-keys&gt;&lt;key app="EN" db-id="seps52e0u5txpbestptpt5syvzd5w9sardas" timestamp="1734713964"&gt;151&lt;/key&gt;&lt;/foreign-keys&gt;&lt;ref-type name="Book"&gt;6&lt;/ref-type&gt;&lt;contributors&gt;&lt;authors&gt;&lt;author&gt;Van Rossum, Guido&lt;/author&gt;&lt;author&gt;Drake, Fred L&lt;/author&gt;&lt;/authors&gt;&lt;/contributors&gt;&lt;titles&gt;&lt;title&gt;Python reference manual&lt;/title&gt;&lt;/titles&gt;&lt;volume&gt;111&lt;/volume&gt;&lt;dates&gt;&lt;year&gt;1995&lt;/year&gt;&lt;/dates&gt;&lt;publisher&gt;Centrum voor Wiskunde en Informatica Amsterdam&lt;/publisher&gt;&lt;urls&gt;&lt;/urls&gt;&lt;/record&gt;&lt;/Cite&gt;&lt;/EndNote&gt;</w:instrText>
      </w:r>
      <w:r w:rsidR="00671332">
        <w:fldChar w:fldCharType="separate"/>
      </w:r>
      <w:r w:rsidR="00973C15">
        <w:rPr>
          <w:noProof/>
        </w:rPr>
        <w:t>[3]</w:t>
      </w:r>
      <w:r w:rsidR="00671332">
        <w:fldChar w:fldCharType="end"/>
      </w:r>
      <w:r w:rsidRPr="004316F8">
        <w:t xml:space="preserve">, which allowed for an efficient and automated search of the optimal parameter configurations. The use of </w:t>
      </w:r>
      <w:proofErr w:type="spellStart"/>
      <w:r w:rsidRPr="004316F8">
        <w:t>Optuna</w:t>
      </w:r>
      <w:proofErr w:type="spellEnd"/>
      <w:r w:rsidRPr="004316F8">
        <w:t xml:space="preserve"> provided significant advantages, including faster convergence, support for pruning unpromising trials, and seamless integration with scikit-learn pipelines</w:t>
      </w:r>
      <w:r w:rsidR="00973C15">
        <w:t xml:space="preserve"> </w:t>
      </w:r>
      <w:r w:rsidR="00973C15">
        <w:fldChar w:fldCharType="begin"/>
      </w:r>
      <w:r w:rsidR="00973C15">
        <w:instrText xml:space="preserve"> ADDIN EN.CITE &lt;EndNote&gt;&lt;Cite&gt;&lt;Author&gt;Pedregosa&lt;/Author&gt;&lt;Year&gt;2011&lt;/Year&gt;&lt;RecNum&gt;134&lt;/RecNum&gt;&lt;DisplayText&gt;[4]&lt;/DisplayText&gt;&lt;record&gt;&lt;rec-number&gt;134&lt;/rec-number&gt;&lt;foreign-keys&gt;&lt;key app="EN" db-id="seps52e0u5txpbestptpt5syvzd5w9sardas" timestamp="1720798963"&gt;134&lt;/key&gt;&lt;/foreign-keys&gt;&lt;ref-type name="Journal Article"&gt;17&lt;/ref-type&gt;&lt;contributors&gt;&lt;authors&gt;&lt;author&gt;Pedregosa, Fabian&lt;/author&gt;&lt;author&gt;Varoquaux, Gaël&lt;/author&gt;&lt;author&gt;Gramfort, Alexandre&lt;/author&gt;&lt;author&gt;Michel, Vincent&lt;/author&gt;&lt;author&gt;Thirion, Bertrand&lt;/author&gt;&lt;author&gt;Grisel, Olivier&lt;/author&gt;&lt;author&gt;Blondel, Mathieu&lt;/author&gt;&lt;author&gt;Prettenhofer, Peter&lt;/author&gt;&lt;author&gt;Weiss, Ron&lt;/author&gt;&lt;author&gt;Dubourg, Vincent&lt;/author&gt;&lt;/authors&gt;&lt;/contributors&gt;&lt;titles&gt;&lt;title&gt;Scikit-learn: Machine learning in Python&lt;/title&gt;&lt;secondary-title&gt;the Journal of machine Learning research&lt;/secondary-title&gt;&lt;/titles&gt;&lt;periodical&gt;&lt;full-title&gt;the Journal of machine Learning research&lt;/full-title&gt;&lt;/periodical&gt;&lt;pages&gt;2825-2830&lt;/pages&gt;&lt;volume&gt;12&lt;/volume&gt;&lt;dates&gt;&lt;year&gt;2011&lt;/year&gt;&lt;/dates&gt;&lt;isbn&gt;1532-4435&lt;/isbn&gt;&lt;urls&gt;&lt;/urls&gt;&lt;/record&gt;&lt;/Cite&gt;&lt;/EndNote&gt;</w:instrText>
      </w:r>
      <w:r w:rsidR="00973C15">
        <w:fldChar w:fldCharType="separate"/>
      </w:r>
      <w:r w:rsidR="00973C15">
        <w:rPr>
          <w:noProof/>
        </w:rPr>
        <w:t>[4]</w:t>
      </w:r>
      <w:r w:rsidR="00973C15">
        <w:fldChar w:fldCharType="end"/>
      </w:r>
      <w:r w:rsidRPr="004316F8">
        <w:t>.</w:t>
      </w:r>
    </w:p>
    <w:p w14:paraId="306E1251" w14:textId="4DE1FDA6" w:rsidR="00DF0C1C" w:rsidRDefault="007B3AC0">
      <w:r>
        <w:lastRenderedPageBreak/>
        <w:fldChar w:fldCharType="begin"/>
      </w:r>
      <w:r>
        <w:instrText xml:space="preserve"> REF _Ref197423405 \h </w:instrText>
      </w:r>
      <w:r>
        <w:fldChar w:fldCharType="separate"/>
      </w:r>
      <w:r>
        <w:t xml:space="preserve">Figure </w:t>
      </w:r>
      <w:r>
        <w:rPr>
          <w:noProof/>
        </w:rPr>
        <w:t>1</w:t>
      </w:r>
      <w:r>
        <w:fldChar w:fldCharType="end"/>
      </w:r>
      <w:r>
        <w:t xml:space="preserve"> </w:t>
      </w:r>
      <w:r w:rsidR="00DF0C1C" w:rsidRPr="00DF0C1C">
        <w:t xml:space="preserve">illustrates the top 20 most important features identified by the </w:t>
      </w:r>
      <w:proofErr w:type="spellStart"/>
      <w:r w:rsidR="00DF0C1C" w:rsidRPr="00DF0C1C">
        <w:t>XGBoost</w:t>
      </w:r>
      <w:proofErr w:type="spellEnd"/>
      <w:r w:rsidR="00DF0C1C" w:rsidRPr="00DF0C1C">
        <w:t xml:space="preserve"> model, highlighting the variables that contributed most significantly to predictive performance. This insight is crucial for understanding the underlying data structure and for guiding future data collection efforts.</w:t>
      </w:r>
    </w:p>
    <w:p w14:paraId="34D4B88A" w14:textId="77777777" w:rsidR="008D3377" w:rsidRDefault="000B5157" w:rsidP="008D3377">
      <w:pPr>
        <w:keepNext/>
      </w:pPr>
      <w:r>
        <w:rPr>
          <w:noProof/>
        </w:rPr>
        <w:drawing>
          <wp:inline distT="0" distB="0" distL="0" distR="0" wp14:anchorId="3FD9179B" wp14:editId="6AF1DDA6">
            <wp:extent cx="5400040" cy="3227705"/>
            <wp:effectExtent l="0" t="0" r="0" b="0"/>
            <wp:docPr id="1800018078" name="Picture 2" descr="A bar graph with blue bar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00018078" name="Picture 2" descr="A bar graph with blue bars&#10;&#10;AI-generated content may be incorrect.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32277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9B265DF" w14:textId="4CA8D0F7" w:rsidR="00D22121" w:rsidRDefault="008D3377" w:rsidP="008D3377">
      <w:pPr>
        <w:pStyle w:val="Caption"/>
      </w:pPr>
      <w:bookmarkStart w:id="2" w:name="_Ref197423405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D80C5D">
        <w:rPr>
          <w:noProof/>
        </w:rPr>
        <w:t>1</w:t>
      </w:r>
      <w:r>
        <w:fldChar w:fldCharType="end"/>
      </w:r>
      <w:bookmarkEnd w:id="2"/>
      <w:r>
        <w:t xml:space="preserve"> - Top 20 features</w:t>
      </w:r>
    </w:p>
    <w:p w14:paraId="74B9C2E5" w14:textId="77777777" w:rsidR="003568EA" w:rsidRDefault="003568EA" w:rsidP="003568EA"/>
    <w:p w14:paraId="532CC8E6" w14:textId="60F93BB7" w:rsidR="008047A4" w:rsidRDefault="008047A4" w:rsidP="003568EA">
      <w:r>
        <w:fldChar w:fldCharType="begin"/>
      </w:r>
      <w:r>
        <w:instrText xml:space="preserve"> REF _Ref197514244 \h </w:instrText>
      </w:r>
      <w:r>
        <w:fldChar w:fldCharType="separate"/>
      </w:r>
      <w:r>
        <w:t xml:space="preserve">Table </w:t>
      </w:r>
      <w:r>
        <w:rPr>
          <w:noProof/>
        </w:rPr>
        <w:t>2</w:t>
      </w:r>
      <w:r>
        <w:fldChar w:fldCharType="end"/>
      </w:r>
      <w:r w:rsidRPr="008047A4">
        <w:t xml:space="preserve"> presents a comprehensive comparison of model performance using standard error metrics: R², RMSE, MSE, MAE, and MAPE. Additionally, the table includes training and inference times for each model, providing a holistic view of both predictive accuracy and computational efficiency.</w:t>
      </w:r>
    </w:p>
    <w:p w14:paraId="0A7005EE" w14:textId="07650F9F" w:rsidR="001B6226" w:rsidRDefault="001B6226" w:rsidP="001B6226">
      <w:pPr>
        <w:pStyle w:val="Caption"/>
        <w:keepNext/>
      </w:pPr>
      <w:bookmarkStart w:id="3" w:name="_Ref197514244"/>
      <w:r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>
        <w:rPr>
          <w:noProof/>
        </w:rPr>
        <w:t>2</w:t>
      </w:r>
      <w:r>
        <w:fldChar w:fldCharType="end"/>
      </w:r>
      <w:bookmarkEnd w:id="3"/>
      <w:r>
        <w:t xml:space="preserve"> - </w:t>
      </w:r>
      <w:r w:rsidRPr="00324E88">
        <w:t>Performance and error metrics summary.</w:t>
      </w:r>
    </w:p>
    <w:tbl>
      <w:tblPr>
        <w:tblW w:w="9175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795"/>
        <w:gridCol w:w="810"/>
        <w:gridCol w:w="754"/>
        <w:gridCol w:w="977"/>
        <w:gridCol w:w="789"/>
        <w:gridCol w:w="900"/>
        <w:gridCol w:w="1530"/>
        <w:gridCol w:w="1620"/>
      </w:tblGrid>
      <w:tr w:rsidR="004E6D9D" w:rsidRPr="004E6D9D" w14:paraId="6E7715F1" w14:textId="77777777" w:rsidTr="004E6D9D">
        <w:trPr>
          <w:trHeight w:val="590"/>
        </w:trPr>
        <w:tc>
          <w:tcPr>
            <w:tcW w:w="179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80E538" w14:textId="77777777" w:rsidR="004E6D9D" w:rsidRPr="004E6D9D" w:rsidRDefault="004E6D9D" w:rsidP="004E6D9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</w:pPr>
            <w:r w:rsidRPr="004E6D9D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  <w:t>Model</w:t>
            </w:r>
          </w:p>
        </w:tc>
        <w:tc>
          <w:tcPr>
            <w:tcW w:w="8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E65542" w14:textId="77777777" w:rsidR="004E6D9D" w:rsidRPr="004E6D9D" w:rsidRDefault="004E6D9D" w:rsidP="004E6D9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</w:pPr>
            <w:r w:rsidRPr="004E6D9D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  <w:t>R2</w:t>
            </w:r>
          </w:p>
        </w:tc>
        <w:tc>
          <w:tcPr>
            <w:tcW w:w="75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619C7E" w14:textId="77777777" w:rsidR="004E6D9D" w:rsidRPr="004E6D9D" w:rsidRDefault="004E6D9D" w:rsidP="004E6D9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</w:pPr>
            <w:r w:rsidRPr="004E6D9D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  <w:t>RMSE</w:t>
            </w:r>
          </w:p>
        </w:tc>
        <w:tc>
          <w:tcPr>
            <w:tcW w:w="97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BD6D9B" w14:textId="77777777" w:rsidR="004E6D9D" w:rsidRPr="004E6D9D" w:rsidRDefault="004E6D9D" w:rsidP="004E6D9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</w:pPr>
            <w:r w:rsidRPr="004E6D9D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  <w:t>MSE</w:t>
            </w:r>
          </w:p>
        </w:tc>
        <w:tc>
          <w:tcPr>
            <w:tcW w:w="78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22B95C" w14:textId="77777777" w:rsidR="004E6D9D" w:rsidRPr="004E6D9D" w:rsidRDefault="004E6D9D" w:rsidP="004E6D9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</w:pPr>
            <w:r w:rsidRPr="004E6D9D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  <w:t>MAE</w:t>
            </w:r>
          </w:p>
        </w:tc>
        <w:tc>
          <w:tcPr>
            <w:tcW w:w="9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2DE765" w14:textId="77777777" w:rsidR="004E6D9D" w:rsidRPr="004E6D9D" w:rsidRDefault="004E6D9D" w:rsidP="004E6D9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</w:pPr>
            <w:r w:rsidRPr="004E6D9D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  <w:t>MAPE</w:t>
            </w:r>
          </w:p>
        </w:tc>
        <w:tc>
          <w:tcPr>
            <w:tcW w:w="153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12F9E2" w14:textId="6D12D8E2" w:rsidR="004E6D9D" w:rsidRPr="004E6D9D" w:rsidRDefault="004E6D9D" w:rsidP="004E6D9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</w:pPr>
            <w:r w:rsidRPr="004E6D9D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  <w:t xml:space="preserve">Total Training time </w:t>
            </w:r>
            <w:r w:rsidR="001217A8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  <w:t>[</w:t>
            </w:r>
            <w:r w:rsidRPr="004E6D9D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  <w:t>seconds</w:t>
            </w:r>
            <w:r w:rsidR="001217A8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  <w:t>]</w:t>
            </w:r>
          </w:p>
        </w:tc>
        <w:tc>
          <w:tcPr>
            <w:tcW w:w="16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C095E64" w14:textId="69DDF591" w:rsidR="004E6D9D" w:rsidRPr="004E6D9D" w:rsidRDefault="004E6D9D" w:rsidP="004E6D9D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</w:pPr>
            <w:r w:rsidRPr="004E6D9D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  <w:t xml:space="preserve">Total Prediction time </w:t>
            </w:r>
            <w:r w:rsidR="001217A8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  <w:t>[</w:t>
            </w:r>
            <w:r w:rsidRPr="004E6D9D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  <w:t>seconds</w:t>
            </w:r>
            <w:r w:rsidR="001217A8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  <w:t>]</w:t>
            </w:r>
          </w:p>
        </w:tc>
      </w:tr>
      <w:tr w:rsidR="004E6D9D" w:rsidRPr="004E6D9D" w14:paraId="12841B10" w14:textId="77777777" w:rsidTr="004E6D9D">
        <w:trPr>
          <w:trHeight w:val="290"/>
        </w:trPr>
        <w:tc>
          <w:tcPr>
            <w:tcW w:w="17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91A2CD" w14:textId="77777777" w:rsidR="004E6D9D" w:rsidRPr="004E6D9D" w:rsidRDefault="004E6D9D" w:rsidP="004E6D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</w:pPr>
            <w:proofErr w:type="spellStart"/>
            <w:r w:rsidRPr="004E6D9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  <w:t>XGBoost</w:t>
            </w:r>
            <w:proofErr w:type="spellEnd"/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1F942D" w14:textId="77777777" w:rsidR="004E6D9D" w:rsidRPr="004E6D9D" w:rsidRDefault="004E6D9D" w:rsidP="004E6D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</w:pPr>
            <w:r w:rsidRPr="004E6D9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  <w:t>0.9811</w:t>
            </w:r>
          </w:p>
        </w:tc>
        <w:tc>
          <w:tcPr>
            <w:tcW w:w="7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8445EF" w14:textId="77777777" w:rsidR="004E6D9D" w:rsidRPr="004E6D9D" w:rsidRDefault="004E6D9D" w:rsidP="004E6D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</w:pPr>
            <w:r w:rsidRPr="004E6D9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  <w:t>82.77</w:t>
            </w: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7BB586" w14:textId="77777777" w:rsidR="004E6D9D" w:rsidRPr="004E6D9D" w:rsidRDefault="004E6D9D" w:rsidP="004E6D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</w:pPr>
            <w:r w:rsidRPr="004E6D9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  <w:t>6850.90</w:t>
            </w:r>
          </w:p>
        </w:tc>
        <w:tc>
          <w:tcPr>
            <w:tcW w:w="7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EF8509" w14:textId="77777777" w:rsidR="004E6D9D" w:rsidRPr="004E6D9D" w:rsidRDefault="004E6D9D" w:rsidP="004E6D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</w:pPr>
            <w:r w:rsidRPr="004E6D9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  <w:t>46.91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CF7C51" w14:textId="77777777" w:rsidR="004E6D9D" w:rsidRPr="004E6D9D" w:rsidRDefault="004E6D9D" w:rsidP="004E6D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</w:pPr>
            <w:r w:rsidRPr="004E6D9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  <w:t>6.19%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E1054C" w14:textId="77777777" w:rsidR="004E6D9D" w:rsidRPr="004E6D9D" w:rsidRDefault="004E6D9D" w:rsidP="004E6D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</w:pPr>
            <w:r w:rsidRPr="004E6D9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  <w:t>4.53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94EE3A" w14:textId="77777777" w:rsidR="004E6D9D" w:rsidRPr="004E6D9D" w:rsidRDefault="004E6D9D" w:rsidP="004E6D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</w:pPr>
            <w:r w:rsidRPr="004E6D9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  <w:t>0.018</w:t>
            </w:r>
          </w:p>
        </w:tc>
      </w:tr>
      <w:tr w:rsidR="004E6D9D" w:rsidRPr="004E6D9D" w14:paraId="18F10F6A" w14:textId="77777777" w:rsidTr="004E6D9D">
        <w:trPr>
          <w:trHeight w:val="290"/>
        </w:trPr>
        <w:tc>
          <w:tcPr>
            <w:tcW w:w="17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0EEF2E" w14:textId="77777777" w:rsidR="004E6D9D" w:rsidRPr="004E6D9D" w:rsidRDefault="004E6D9D" w:rsidP="004E6D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</w:pPr>
            <w:r w:rsidRPr="004E6D9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  <w:t>Linear Regression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FAA4A8" w14:textId="77777777" w:rsidR="004E6D9D" w:rsidRPr="004E6D9D" w:rsidRDefault="004E6D9D" w:rsidP="004E6D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</w:pPr>
            <w:r w:rsidRPr="004E6D9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  <w:t>0.9556</w:t>
            </w:r>
          </w:p>
        </w:tc>
        <w:tc>
          <w:tcPr>
            <w:tcW w:w="7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8B9F10" w14:textId="77777777" w:rsidR="004E6D9D" w:rsidRPr="004E6D9D" w:rsidRDefault="004E6D9D" w:rsidP="004E6D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</w:pPr>
            <w:r w:rsidRPr="004E6D9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  <w:t>126.81</w:t>
            </w: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622771" w14:textId="77777777" w:rsidR="004E6D9D" w:rsidRPr="004E6D9D" w:rsidRDefault="004E6D9D" w:rsidP="004E6D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</w:pPr>
            <w:r w:rsidRPr="004E6D9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  <w:t>16081.27</w:t>
            </w:r>
          </w:p>
        </w:tc>
        <w:tc>
          <w:tcPr>
            <w:tcW w:w="7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8FF2FE" w14:textId="77777777" w:rsidR="004E6D9D" w:rsidRPr="004E6D9D" w:rsidRDefault="004E6D9D" w:rsidP="004E6D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</w:pPr>
            <w:r w:rsidRPr="004E6D9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  <w:t>79.58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69C50E" w14:textId="77777777" w:rsidR="004E6D9D" w:rsidRPr="004E6D9D" w:rsidRDefault="004E6D9D" w:rsidP="004E6D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</w:pPr>
            <w:r w:rsidRPr="004E6D9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  <w:t>10.37%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B96834" w14:textId="77777777" w:rsidR="004E6D9D" w:rsidRPr="004E6D9D" w:rsidRDefault="004E6D9D" w:rsidP="004E6D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</w:pPr>
            <w:r w:rsidRPr="004E6D9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  <w:t>0.03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DF5C9F" w14:textId="77777777" w:rsidR="004E6D9D" w:rsidRPr="004E6D9D" w:rsidRDefault="004E6D9D" w:rsidP="004E6D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</w:pPr>
            <w:r w:rsidRPr="004E6D9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  <w:t>0.001</w:t>
            </w:r>
          </w:p>
        </w:tc>
      </w:tr>
      <w:tr w:rsidR="004E6D9D" w:rsidRPr="004E6D9D" w14:paraId="3F261151" w14:textId="77777777" w:rsidTr="004E6D9D">
        <w:trPr>
          <w:trHeight w:val="290"/>
        </w:trPr>
        <w:tc>
          <w:tcPr>
            <w:tcW w:w="17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E90C34" w14:textId="77777777" w:rsidR="004E6D9D" w:rsidRPr="004E6D9D" w:rsidRDefault="004E6D9D" w:rsidP="004E6D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</w:pPr>
            <w:r w:rsidRPr="004E6D9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  <w:t>Random Forest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8617A8" w14:textId="77777777" w:rsidR="004E6D9D" w:rsidRPr="004E6D9D" w:rsidRDefault="004E6D9D" w:rsidP="004E6D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</w:pPr>
            <w:r w:rsidRPr="004E6D9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  <w:t>0.9774</w:t>
            </w:r>
          </w:p>
        </w:tc>
        <w:tc>
          <w:tcPr>
            <w:tcW w:w="7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46701B" w14:textId="77777777" w:rsidR="004E6D9D" w:rsidRPr="004E6D9D" w:rsidRDefault="004E6D9D" w:rsidP="004E6D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</w:pPr>
            <w:r w:rsidRPr="004E6D9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  <w:t>90.55</w:t>
            </w: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47A12F" w14:textId="77777777" w:rsidR="004E6D9D" w:rsidRPr="004E6D9D" w:rsidRDefault="004E6D9D" w:rsidP="004E6D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</w:pPr>
            <w:r w:rsidRPr="004E6D9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  <w:t>8199.67</w:t>
            </w:r>
          </w:p>
        </w:tc>
        <w:tc>
          <w:tcPr>
            <w:tcW w:w="7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FF7F0F" w14:textId="77777777" w:rsidR="004E6D9D" w:rsidRPr="004E6D9D" w:rsidRDefault="004E6D9D" w:rsidP="004E6D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</w:pPr>
            <w:r w:rsidRPr="004E6D9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  <w:t>45.48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BA4D60" w14:textId="77777777" w:rsidR="004E6D9D" w:rsidRPr="004E6D9D" w:rsidRDefault="004E6D9D" w:rsidP="004E6D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</w:pPr>
            <w:r w:rsidRPr="004E6D9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  <w:t>5.68%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371724" w14:textId="77777777" w:rsidR="004E6D9D" w:rsidRPr="004E6D9D" w:rsidRDefault="004E6D9D" w:rsidP="004E6D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</w:pPr>
            <w:r w:rsidRPr="004E6D9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  <w:t>40.66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7FB3EA" w14:textId="77777777" w:rsidR="004E6D9D" w:rsidRPr="004E6D9D" w:rsidRDefault="004E6D9D" w:rsidP="004E6D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</w:pPr>
            <w:r w:rsidRPr="004E6D9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  <w:t>0.018</w:t>
            </w:r>
          </w:p>
        </w:tc>
      </w:tr>
      <w:tr w:rsidR="004E6D9D" w:rsidRPr="004E6D9D" w14:paraId="6CD954C1" w14:textId="77777777" w:rsidTr="004E6D9D">
        <w:trPr>
          <w:trHeight w:val="290"/>
        </w:trPr>
        <w:tc>
          <w:tcPr>
            <w:tcW w:w="17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732D43" w14:textId="77777777" w:rsidR="004E6D9D" w:rsidRPr="004E6D9D" w:rsidRDefault="004E6D9D" w:rsidP="004E6D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</w:pPr>
            <w:r w:rsidRPr="004E6D9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  <w:t>ANN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9C3F35" w14:textId="77777777" w:rsidR="004E6D9D" w:rsidRPr="004E6D9D" w:rsidRDefault="004E6D9D" w:rsidP="004E6D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</w:pPr>
            <w:r w:rsidRPr="004E6D9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  <w:t>0.9676</w:t>
            </w:r>
          </w:p>
        </w:tc>
        <w:tc>
          <w:tcPr>
            <w:tcW w:w="7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317BE5" w14:textId="77777777" w:rsidR="004E6D9D" w:rsidRPr="004E6D9D" w:rsidRDefault="004E6D9D" w:rsidP="004E6D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</w:pPr>
            <w:r w:rsidRPr="004E6D9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  <w:t>108.41</w:t>
            </w: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6AB70A" w14:textId="77777777" w:rsidR="004E6D9D" w:rsidRPr="004E6D9D" w:rsidRDefault="004E6D9D" w:rsidP="004E6D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</w:pPr>
            <w:r w:rsidRPr="004E6D9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  <w:t>11753.46</w:t>
            </w:r>
          </w:p>
        </w:tc>
        <w:tc>
          <w:tcPr>
            <w:tcW w:w="7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FCD2F8" w14:textId="77777777" w:rsidR="004E6D9D" w:rsidRPr="004E6D9D" w:rsidRDefault="004E6D9D" w:rsidP="004E6D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</w:pPr>
            <w:r w:rsidRPr="004E6D9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  <w:t>66.10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367A36" w14:textId="77777777" w:rsidR="004E6D9D" w:rsidRPr="004E6D9D" w:rsidRDefault="004E6D9D" w:rsidP="004E6D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</w:pPr>
            <w:r w:rsidRPr="004E6D9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  <w:t>9.36%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FB6F38" w14:textId="77777777" w:rsidR="004E6D9D" w:rsidRPr="004E6D9D" w:rsidRDefault="004E6D9D" w:rsidP="004E6D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</w:pPr>
            <w:r w:rsidRPr="004E6D9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  <w:t>80.26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E665B9" w14:textId="77777777" w:rsidR="004E6D9D" w:rsidRPr="004E6D9D" w:rsidRDefault="004E6D9D" w:rsidP="004E6D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</w:pPr>
            <w:r w:rsidRPr="004E6D9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  <w:t>0.009</w:t>
            </w:r>
          </w:p>
        </w:tc>
      </w:tr>
      <w:tr w:rsidR="004E6D9D" w:rsidRPr="004E6D9D" w14:paraId="7DA6798C" w14:textId="77777777" w:rsidTr="004E6D9D">
        <w:trPr>
          <w:trHeight w:val="290"/>
        </w:trPr>
        <w:tc>
          <w:tcPr>
            <w:tcW w:w="179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955530" w14:textId="77777777" w:rsidR="004E6D9D" w:rsidRPr="004E6D9D" w:rsidRDefault="004E6D9D" w:rsidP="004E6D9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</w:pPr>
            <w:r w:rsidRPr="004E6D9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  <w:t>SVR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F213FD" w14:textId="77777777" w:rsidR="004E6D9D" w:rsidRPr="004E6D9D" w:rsidRDefault="004E6D9D" w:rsidP="004E6D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</w:pPr>
            <w:r w:rsidRPr="004E6D9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  <w:t>0.9536</w:t>
            </w:r>
          </w:p>
        </w:tc>
        <w:tc>
          <w:tcPr>
            <w:tcW w:w="7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F5ACEC" w14:textId="77777777" w:rsidR="004E6D9D" w:rsidRPr="004E6D9D" w:rsidRDefault="004E6D9D" w:rsidP="004E6D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</w:pPr>
            <w:r w:rsidRPr="004E6D9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  <w:t>129.66</w:t>
            </w: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F7B5AC" w14:textId="77777777" w:rsidR="004E6D9D" w:rsidRPr="004E6D9D" w:rsidRDefault="004E6D9D" w:rsidP="004E6D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</w:pPr>
            <w:r w:rsidRPr="004E6D9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  <w:t>16810.93</w:t>
            </w:r>
          </w:p>
        </w:tc>
        <w:tc>
          <w:tcPr>
            <w:tcW w:w="78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015C75" w14:textId="77777777" w:rsidR="004E6D9D" w:rsidRPr="004E6D9D" w:rsidRDefault="004E6D9D" w:rsidP="004E6D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</w:pPr>
            <w:r w:rsidRPr="004E6D9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  <w:t>75.77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44A73A" w14:textId="77777777" w:rsidR="004E6D9D" w:rsidRPr="004E6D9D" w:rsidRDefault="004E6D9D" w:rsidP="004E6D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</w:pPr>
            <w:r w:rsidRPr="004E6D9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  <w:t>8.89%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D05B25" w14:textId="77777777" w:rsidR="004E6D9D" w:rsidRPr="004E6D9D" w:rsidRDefault="004E6D9D" w:rsidP="004E6D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</w:pPr>
            <w:r w:rsidRPr="004E6D9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  <w:t>10.35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459D0C" w14:textId="77777777" w:rsidR="004E6D9D" w:rsidRPr="004E6D9D" w:rsidRDefault="004E6D9D" w:rsidP="004E6D9D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</w:pPr>
            <w:r w:rsidRPr="004E6D9D">
              <w:rPr>
                <w:rFonts w:ascii="Calibri" w:eastAsia="Times New Roman" w:hAnsi="Calibri" w:cs="Calibri"/>
                <w:color w:val="000000"/>
                <w:kern w:val="0"/>
                <w:sz w:val="22"/>
                <w:szCs w:val="22"/>
                <w:lang w:eastAsia="pt-PT"/>
                <w14:ligatures w14:val="none"/>
              </w:rPr>
              <w:t>0.732</w:t>
            </w:r>
          </w:p>
        </w:tc>
      </w:tr>
    </w:tbl>
    <w:p w14:paraId="2E833AE7" w14:textId="77777777" w:rsidR="003E4966" w:rsidRDefault="003E4966" w:rsidP="003568EA"/>
    <w:p w14:paraId="5E7A122C" w14:textId="0BD0E6D5" w:rsidR="007E5ED4" w:rsidRDefault="00D21282" w:rsidP="003568EA">
      <w:r w:rsidRPr="00D21282">
        <w:t xml:space="preserve">To further assess model behavior, </w:t>
      </w:r>
      <w:r w:rsidR="007A19BD">
        <w:fldChar w:fldCharType="begin"/>
      </w:r>
      <w:r w:rsidR="007A19BD">
        <w:instrText xml:space="preserve"> REF _Ref197514640 \h </w:instrText>
      </w:r>
      <w:r w:rsidR="007A19BD">
        <w:fldChar w:fldCharType="separate"/>
      </w:r>
      <w:r w:rsidR="007A19BD">
        <w:t xml:space="preserve">Figure </w:t>
      </w:r>
      <w:r w:rsidR="007A19BD">
        <w:rPr>
          <w:noProof/>
        </w:rPr>
        <w:t>2</w:t>
      </w:r>
      <w:r w:rsidR="007A19BD">
        <w:fldChar w:fldCharType="end"/>
      </w:r>
      <w:r w:rsidRPr="00D21282">
        <w:t xml:space="preserve"> through </w:t>
      </w:r>
      <w:r w:rsidR="003552C6">
        <w:fldChar w:fldCharType="begin"/>
      </w:r>
      <w:r w:rsidR="003552C6">
        <w:instrText xml:space="preserve"> REF _Ref197514621 \h </w:instrText>
      </w:r>
      <w:r w:rsidR="003552C6">
        <w:fldChar w:fldCharType="separate"/>
      </w:r>
      <w:r w:rsidR="003552C6">
        <w:t xml:space="preserve">Figure </w:t>
      </w:r>
      <w:r w:rsidR="003552C6">
        <w:rPr>
          <w:noProof/>
        </w:rPr>
        <w:t>6</w:t>
      </w:r>
      <w:r w:rsidR="003552C6">
        <w:fldChar w:fldCharType="end"/>
      </w:r>
      <w:r w:rsidRPr="00D21282">
        <w:t xml:space="preserve"> display scatter plots of prediction errors for each model. These visualizations are instrumental in identifying patterns of under</w:t>
      </w:r>
      <w:r w:rsidR="00406BFC">
        <w:t>estimation</w:t>
      </w:r>
      <w:r w:rsidRPr="00D21282">
        <w:t xml:space="preserve"> or overestimation, heteroscedasticity, and potential outliers, thereby offering a deeper understanding of model reliability across the prediction range.</w:t>
      </w:r>
    </w:p>
    <w:p w14:paraId="68C5AFBE" w14:textId="60CAB894" w:rsidR="00E2245A" w:rsidRDefault="00E2245A" w:rsidP="00E2245A">
      <w:pPr>
        <w:keepNext/>
      </w:pPr>
    </w:p>
    <w:p w14:paraId="372C3407" w14:textId="0424500E" w:rsidR="00872ED0" w:rsidRDefault="00872ED0" w:rsidP="00202770">
      <w:pPr>
        <w:keepNext/>
        <w:jc w:val="center"/>
      </w:pPr>
      <w:r>
        <w:rPr>
          <w:noProof/>
        </w:rPr>
        <w:drawing>
          <wp:inline distT="0" distB="0" distL="0" distR="0" wp14:anchorId="00172845" wp14:editId="19F7EF56">
            <wp:extent cx="3562721" cy="3275937"/>
            <wp:effectExtent l="0" t="0" r="0" b="1270"/>
            <wp:docPr id="1361132464" name="Picture 9" descr="A graph of a graph of power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61132464" name="Picture 9" descr="A graph of a graph of power&#10;&#10;AI-generated content may be incorrect.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71329" cy="328385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4E1ED6B" w14:textId="628E68F6" w:rsidR="00D82AC5" w:rsidRDefault="00E2245A" w:rsidP="00202770">
      <w:pPr>
        <w:pStyle w:val="Caption"/>
        <w:jc w:val="center"/>
      </w:pPr>
      <w:bookmarkStart w:id="4" w:name="_Ref197514640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D80C5D">
        <w:rPr>
          <w:noProof/>
        </w:rPr>
        <w:t>2</w:t>
      </w:r>
      <w:r>
        <w:fldChar w:fldCharType="end"/>
      </w:r>
      <w:bookmarkEnd w:id="4"/>
      <w:r>
        <w:t xml:space="preserve"> - Scatter plot</w:t>
      </w:r>
    </w:p>
    <w:p w14:paraId="3FE9BE6D" w14:textId="643790D2" w:rsidR="00E2245A" w:rsidRDefault="00E2245A" w:rsidP="00E2245A">
      <w:pPr>
        <w:keepNext/>
      </w:pPr>
    </w:p>
    <w:p w14:paraId="746E6155" w14:textId="4D49C0FC" w:rsidR="00245D0D" w:rsidRDefault="00245D0D" w:rsidP="00202770">
      <w:pPr>
        <w:keepNext/>
        <w:jc w:val="center"/>
      </w:pPr>
      <w:r>
        <w:rPr>
          <w:noProof/>
        </w:rPr>
        <w:drawing>
          <wp:inline distT="0" distB="0" distL="0" distR="0" wp14:anchorId="4BAEB30C" wp14:editId="25149832">
            <wp:extent cx="3510838" cy="3228230"/>
            <wp:effectExtent l="0" t="0" r="0" b="0"/>
            <wp:docPr id="1665708966" name="Picture 10" descr="A graph of a graph of power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65708966" name="Picture 10" descr="A graph of a graph of power&#10;&#10;AI-generated content may be incorrect.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27881" cy="32439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B619C12" w14:textId="7CC3FCEE" w:rsidR="00E2245A" w:rsidRDefault="00E2245A" w:rsidP="00202770">
      <w:pPr>
        <w:pStyle w:val="Caption"/>
        <w:jc w:val="center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D80C5D">
        <w:rPr>
          <w:noProof/>
        </w:rPr>
        <w:t>3</w:t>
      </w:r>
      <w:r>
        <w:fldChar w:fldCharType="end"/>
      </w:r>
      <w:r>
        <w:t xml:space="preserve"> - </w:t>
      </w:r>
      <w:r w:rsidRPr="00586E59">
        <w:t>Scatter plot</w:t>
      </w:r>
    </w:p>
    <w:p w14:paraId="225DDA1B" w14:textId="258A022D" w:rsidR="008E7B50" w:rsidRDefault="008E7B50" w:rsidP="00202770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538D80E6" wp14:editId="12A1FA8C">
            <wp:extent cx="3673503" cy="3377802"/>
            <wp:effectExtent l="0" t="0" r="3175" b="0"/>
            <wp:docPr id="1754781216" name="Picture 11" descr="A graph of a power diagram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54781216" name="Picture 11" descr="A graph of a power diagram&#10;&#10;AI-generated content may be incorrect.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77498" cy="33814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A162161" w14:textId="73DF0CAA" w:rsidR="004D431C" w:rsidRDefault="00E2245A" w:rsidP="00202770">
      <w:pPr>
        <w:pStyle w:val="Caption"/>
        <w:jc w:val="center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D80C5D">
        <w:rPr>
          <w:noProof/>
        </w:rPr>
        <w:t>4</w:t>
      </w:r>
      <w:r>
        <w:fldChar w:fldCharType="end"/>
      </w:r>
      <w:r>
        <w:t xml:space="preserve"> - </w:t>
      </w:r>
      <w:r w:rsidRPr="00942BCA">
        <w:t>Scatter plot</w:t>
      </w:r>
    </w:p>
    <w:p w14:paraId="1DE2AE0D" w14:textId="0CF86BA6" w:rsidR="00E2245A" w:rsidRDefault="00E2245A" w:rsidP="00E2245A">
      <w:pPr>
        <w:keepNext/>
      </w:pPr>
    </w:p>
    <w:p w14:paraId="6A873F90" w14:textId="761B6CE5" w:rsidR="00AE6456" w:rsidRDefault="00AE6456" w:rsidP="00202770">
      <w:pPr>
        <w:keepNext/>
        <w:jc w:val="center"/>
      </w:pPr>
      <w:r>
        <w:rPr>
          <w:noProof/>
        </w:rPr>
        <w:drawing>
          <wp:inline distT="0" distB="0" distL="0" distR="0" wp14:anchorId="34EF1684" wp14:editId="4FAC6A1C">
            <wp:extent cx="3721210" cy="3421669"/>
            <wp:effectExtent l="0" t="0" r="0" b="7620"/>
            <wp:docPr id="1044260840" name="Picture 12" descr="A graph of a power supply line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44260840" name="Picture 12" descr="A graph of a power supply line&#10;&#10;AI-generated content may be incorrect.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29336" cy="34291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6D1EA42" w14:textId="7DAFDD31" w:rsidR="005C3B9F" w:rsidRDefault="00E2245A" w:rsidP="00202770">
      <w:pPr>
        <w:pStyle w:val="Caption"/>
        <w:jc w:val="center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D80C5D">
        <w:rPr>
          <w:noProof/>
        </w:rPr>
        <w:t>5</w:t>
      </w:r>
      <w:r>
        <w:fldChar w:fldCharType="end"/>
      </w:r>
      <w:r>
        <w:t xml:space="preserve"> - </w:t>
      </w:r>
      <w:r w:rsidRPr="003E3AB4">
        <w:t>Scatter plot</w:t>
      </w:r>
    </w:p>
    <w:p w14:paraId="7BAD1BE5" w14:textId="682BBAB7" w:rsidR="00323C8A" w:rsidRDefault="00323C8A" w:rsidP="00202770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06C2F5E2" wp14:editId="26C770DB">
            <wp:extent cx="3498574" cy="3216955"/>
            <wp:effectExtent l="0" t="0" r="6985" b="2540"/>
            <wp:docPr id="713902417" name="Picture 13" descr="A graph of a graph of power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13902417" name="Picture 13" descr="A graph of a graph of power&#10;&#10;AI-generated content may be incorrect.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13890" cy="32310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5B1A074" w14:textId="2A94C2BE" w:rsidR="000C142E" w:rsidRDefault="005C3B9F" w:rsidP="00202770">
      <w:pPr>
        <w:pStyle w:val="Caption"/>
        <w:jc w:val="center"/>
      </w:pPr>
      <w:bookmarkStart w:id="5" w:name="_Ref197514621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D80C5D">
        <w:rPr>
          <w:noProof/>
        </w:rPr>
        <w:t>6</w:t>
      </w:r>
      <w:r>
        <w:fldChar w:fldCharType="end"/>
      </w:r>
      <w:bookmarkEnd w:id="5"/>
      <w:r>
        <w:t xml:space="preserve"> - </w:t>
      </w:r>
      <w:r w:rsidRPr="009908F4">
        <w:t>Scatter plot</w:t>
      </w:r>
    </w:p>
    <w:p w14:paraId="7072B618" w14:textId="577D3ABD" w:rsidR="00D80C5D" w:rsidRDefault="00315CBC" w:rsidP="00335C69">
      <w:r w:rsidRPr="00315CBC">
        <w:t>Moreover,</w:t>
      </w:r>
      <w:r w:rsidR="00C767BC">
        <w:t xml:space="preserve"> </w:t>
      </w:r>
      <w:r w:rsidR="00C767BC">
        <w:fldChar w:fldCharType="begin"/>
      </w:r>
      <w:r w:rsidR="00C767BC">
        <w:instrText xml:space="preserve"> REF _Ref197514826 \h </w:instrText>
      </w:r>
      <w:r w:rsidR="00C767BC">
        <w:fldChar w:fldCharType="separate"/>
      </w:r>
      <w:r w:rsidR="00C767BC">
        <w:t xml:space="preserve">Figure </w:t>
      </w:r>
      <w:r w:rsidR="00C767BC">
        <w:rPr>
          <w:noProof/>
        </w:rPr>
        <w:t>7</w:t>
      </w:r>
      <w:r w:rsidR="00C767BC">
        <w:fldChar w:fldCharType="end"/>
      </w:r>
      <w:r w:rsidRPr="00315CBC">
        <w:t xml:space="preserve"> </w:t>
      </w:r>
      <w:r w:rsidR="00335C69" w:rsidRPr="00335C69">
        <w:t>presents boxplots of the RMSE dispersion for all models. Boxplots are particularly valuable for comparing the dispersion of model errors, providing a robust visual summary of model stability and consistency.</w:t>
      </w:r>
    </w:p>
    <w:p w14:paraId="577AD756" w14:textId="268D72D6" w:rsidR="00E143F0" w:rsidRDefault="00E143F0" w:rsidP="00D80C5D">
      <w:pPr>
        <w:keepNext/>
      </w:pPr>
      <w:r>
        <w:rPr>
          <w:noProof/>
        </w:rPr>
        <w:drawing>
          <wp:inline distT="0" distB="0" distL="0" distR="0" wp14:anchorId="7D76035E" wp14:editId="089A6BB8">
            <wp:extent cx="5400040" cy="3317240"/>
            <wp:effectExtent l="0" t="0" r="0" b="0"/>
            <wp:docPr id="2049560221" name="Picture 14" descr="A graph of blue squares and line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49560221" name="Picture 14" descr="A graph of blue squares and lines&#10;&#10;AI-generated content may be incorrect.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33172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F2DB958" w14:textId="6CD042A2" w:rsidR="00671332" w:rsidRDefault="00D80C5D" w:rsidP="00D80C5D">
      <w:pPr>
        <w:pStyle w:val="Caption"/>
      </w:pPr>
      <w:bookmarkStart w:id="6" w:name="_Ref197514826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>
        <w:rPr>
          <w:noProof/>
        </w:rPr>
        <w:t>7</w:t>
      </w:r>
      <w:r>
        <w:fldChar w:fldCharType="end"/>
      </w:r>
      <w:bookmarkEnd w:id="6"/>
      <w:r>
        <w:t xml:space="preserve"> - </w:t>
      </w:r>
      <w:r w:rsidRPr="00841200">
        <w:t>Boxplot of RMSE comparison</w:t>
      </w:r>
    </w:p>
    <w:p w14:paraId="39D069DC" w14:textId="26C737B9" w:rsidR="00952626" w:rsidRPr="00952626" w:rsidRDefault="00952626" w:rsidP="00952626">
      <w:r w:rsidRPr="00952626">
        <w:t xml:space="preserve">In conclusion, the </w:t>
      </w:r>
      <w:proofErr w:type="spellStart"/>
      <w:r w:rsidRPr="00952626">
        <w:t>XGBoost</w:t>
      </w:r>
      <w:proofErr w:type="spellEnd"/>
      <w:r w:rsidRPr="00952626">
        <w:t xml:space="preserve"> model emerged as the most effective solution, achieving the best performance across all error metrics while maintaining low computational cost during both training and inference. These results underscore </w:t>
      </w:r>
      <w:r w:rsidRPr="00952626">
        <w:lastRenderedPageBreak/>
        <w:t xml:space="preserve">the suitability of </w:t>
      </w:r>
      <w:proofErr w:type="spellStart"/>
      <w:r w:rsidRPr="00952626">
        <w:t>XGBoost</w:t>
      </w:r>
      <w:proofErr w:type="spellEnd"/>
      <w:r w:rsidRPr="00952626">
        <w:t xml:space="preserve"> for high-performance predictive modeling in structured data scenarios.</w:t>
      </w:r>
    </w:p>
    <w:p w14:paraId="6A7FB750" w14:textId="77777777" w:rsidR="00671332" w:rsidRDefault="00671332" w:rsidP="003568EA"/>
    <w:p w14:paraId="5B9EA79D" w14:textId="77777777" w:rsidR="00973C15" w:rsidRPr="00973C15" w:rsidRDefault="00671332" w:rsidP="00973C15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973C15" w:rsidRPr="00973C15">
        <w:t>1. Chen, T., Guestrin, C.: XGBoost: A Scalable Tree Boosting System.  Proceedings of the 22nd ACM SIGKDD International Conference on Knowledge Discovery and Data Mining, pp. 785–794. Association for Computing Machinery, San Francisco, California, USA (2016)</w:t>
      </w:r>
    </w:p>
    <w:p w14:paraId="0B8223F7" w14:textId="77777777" w:rsidR="00973C15" w:rsidRPr="00973C15" w:rsidRDefault="00973C15" w:rsidP="00973C15">
      <w:pPr>
        <w:pStyle w:val="EndNoteBibliography"/>
        <w:spacing w:after="0"/>
        <w:ind w:left="720" w:hanging="720"/>
      </w:pPr>
      <w:r w:rsidRPr="00973C15">
        <w:t>2. Akiba, T., Sano, S., Yanase, T., Ohta, T., Koyama, M.: Optuna: A Next-generation Hyperparameter Optimization Framework.  Proceedings of the 25th ACM SIGKDD International Conference on Knowledge Discovery &amp; Data Mining, pp. 2623–2631. Association for Computing Machinery, Anchorage, AK, USA (2019)</w:t>
      </w:r>
    </w:p>
    <w:p w14:paraId="19B13DA4" w14:textId="77777777" w:rsidR="00973C15" w:rsidRPr="00973C15" w:rsidRDefault="00973C15" w:rsidP="00973C15">
      <w:pPr>
        <w:pStyle w:val="EndNoteBibliography"/>
        <w:spacing w:after="0"/>
        <w:ind w:left="720" w:hanging="720"/>
      </w:pPr>
      <w:r w:rsidRPr="00973C15">
        <w:t>3. Van Rossum, G., Drake, F.L.: Python reference manual. Centrum voor Wiskunde en Informatica Amsterdam (1995)</w:t>
      </w:r>
    </w:p>
    <w:p w14:paraId="47811DD3" w14:textId="77777777" w:rsidR="00973C15" w:rsidRPr="00973C15" w:rsidRDefault="00973C15" w:rsidP="00973C15">
      <w:pPr>
        <w:pStyle w:val="EndNoteBibliography"/>
        <w:ind w:left="720" w:hanging="720"/>
      </w:pPr>
      <w:r w:rsidRPr="00973C15">
        <w:t>4. Pedregosa, F., Varoquaux, G., Gramfort, A., Michel, V., Thirion, B., Grisel, O., Blondel, M., Prettenhofer, P., Weiss, R., Dubourg, V.: Scikit-learn: Machine learning in Python. the Journal of machine Learning research 12,</w:t>
      </w:r>
      <w:r w:rsidRPr="00973C15">
        <w:rPr>
          <w:b/>
        </w:rPr>
        <w:t xml:space="preserve"> </w:t>
      </w:r>
      <w:r w:rsidRPr="00973C15">
        <w:t>2825-2830 (2011)</w:t>
      </w:r>
    </w:p>
    <w:p w14:paraId="7A09715B" w14:textId="0B2FE56C" w:rsidR="000C142E" w:rsidRPr="003568EA" w:rsidRDefault="00671332" w:rsidP="003568EA">
      <w:r>
        <w:fldChar w:fldCharType="end"/>
      </w:r>
    </w:p>
    <w:sectPr w:rsidR="000C142E" w:rsidRPr="003568EA">
      <w:pgSz w:w="11906" w:h="16838"/>
      <w:pgMar w:top="1417" w:right="1701" w:bottom="1417" w:left="1701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Aptos Narrow">
    <w:charset w:val="00"/>
    <w:family w:val="swiss"/>
    <w:pitch w:val="variable"/>
    <w:sig w:usb0="20000287" w:usb1="00000003" w:usb2="00000000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1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ecture Notes in Comp Sci DOCEIS_BP2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eps52e0u5txpbestptpt5syvzd5w9sardas&quot;&gt;PTI_BP_R74&lt;record-ids&gt;&lt;item&gt;134&lt;/item&gt;&lt;item&gt;150&lt;/item&gt;&lt;item&gt;151&lt;/item&gt;&lt;item&gt;152&lt;/item&gt;&lt;/record-ids&gt;&lt;/item&gt;&lt;/Libraries&gt;"/>
  </w:docVars>
  <w:rsids>
    <w:rsidRoot w:val="00143DA3"/>
    <w:rsid w:val="00060119"/>
    <w:rsid w:val="00077473"/>
    <w:rsid w:val="000B5157"/>
    <w:rsid w:val="000B7314"/>
    <w:rsid w:val="000C142E"/>
    <w:rsid w:val="001217A8"/>
    <w:rsid w:val="00143DA3"/>
    <w:rsid w:val="001627F2"/>
    <w:rsid w:val="001652F9"/>
    <w:rsid w:val="001B6226"/>
    <w:rsid w:val="001F139E"/>
    <w:rsid w:val="00202770"/>
    <w:rsid w:val="00245D0D"/>
    <w:rsid w:val="00270D66"/>
    <w:rsid w:val="00297398"/>
    <w:rsid w:val="00315CBC"/>
    <w:rsid w:val="00323C8A"/>
    <w:rsid w:val="00335C69"/>
    <w:rsid w:val="003552C6"/>
    <w:rsid w:val="003568EA"/>
    <w:rsid w:val="0036797A"/>
    <w:rsid w:val="003C113F"/>
    <w:rsid w:val="003E4966"/>
    <w:rsid w:val="003F6549"/>
    <w:rsid w:val="00406BFC"/>
    <w:rsid w:val="004316F8"/>
    <w:rsid w:val="00456BDA"/>
    <w:rsid w:val="00482E6B"/>
    <w:rsid w:val="004D431C"/>
    <w:rsid w:val="004E6D9D"/>
    <w:rsid w:val="00505C09"/>
    <w:rsid w:val="00505F26"/>
    <w:rsid w:val="005655D9"/>
    <w:rsid w:val="00573F91"/>
    <w:rsid w:val="005874FF"/>
    <w:rsid w:val="005B131B"/>
    <w:rsid w:val="005C3B9F"/>
    <w:rsid w:val="005E7925"/>
    <w:rsid w:val="006129F8"/>
    <w:rsid w:val="00626400"/>
    <w:rsid w:val="006546FF"/>
    <w:rsid w:val="00671332"/>
    <w:rsid w:val="006B4E7C"/>
    <w:rsid w:val="006C7727"/>
    <w:rsid w:val="006F3565"/>
    <w:rsid w:val="006F718A"/>
    <w:rsid w:val="00750531"/>
    <w:rsid w:val="007A19BD"/>
    <w:rsid w:val="007B3AC0"/>
    <w:rsid w:val="007E5ED4"/>
    <w:rsid w:val="008047A4"/>
    <w:rsid w:val="00872ED0"/>
    <w:rsid w:val="008D3377"/>
    <w:rsid w:val="008E7B50"/>
    <w:rsid w:val="008F2E9C"/>
    <w:rsid w:val="008F4B08"/>
    <w:rsid w:val="009300DC"/>
    <w:rsid w:val="00952626"/>
    <w:rsid w:val="00973C15"/>
    <w:rsid w:val="009A64D7"/>
    <w:rsid w:val="009D532B"/>
    <w:rsid w:val="00A70448"/>
    <w:rsid w:val="00A934E4"/>
    <w:rsid w:val="00A93F0D"/>
    <w:rsid w:val="00A978D8"/>
    <w:rsid w:val="00AC3683"/>
    <w:rsid w:val="00AE6456"/>
    <w:rsid w:val="00B04C5E"/>
    <w:rsid w:val="00C067A1"/>
    <w:rsid w:val="00C767BC"/>
    <w:rsid w:val="00C85C03"/>
    <w:rsid w:val="00CB5D7B"/>
    <w:rsid w:val="00D17632"/>
    <w:rsid w:val="00D21282"/>
    <w:rsid w:val="00D22121"/>
    <w:rsid w:val="00D35CD4"/>
    <w:rsid w:val="00D37420"/>
    <w:rsid w:val="00D537D3"/>
    <w:rsid w:val="00D80C5D"/>
    <w:rsid w:val="00D82AC5"/>
    <w:rsid w:val="00DF0C1C"/>
    <w:rsid w:val="00E143F0"/>
    <w:rsid w:val="00E2245A"/>
    <w:rsid w:val="00E34005"/>
    <w:rsid w:val="00E73E17"/>
    <w:rsid w:val="00F03957"/>
    <w:rsid w:val="00F60FC6"/>
    <w:rsid w:val="00F84BCF"/>
    <w:rsid w:val="00FB666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,"/>
  <w:listSeparator w:val=";"/>
  <w14:docId w14:val="11B71C2A"/>
  <w15:chartTrackingRefBased/>
  <w15:docId w15:val="{0527B48F-5605-4130-9F00-0972764FF12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pt-PT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143DA3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143DA3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143DA3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143DA3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143DA3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143DA3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143DA3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143DA3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143DA3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43DA3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143DA3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143DA3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143DA3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143DA3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143DA3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143DA3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143DA3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143DA3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143DA3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143DA3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143DA3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143DA3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143DA3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143DA3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143DA3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143DA3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143DA3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143DA3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143DA3"/>
    <w:rPr>
      <w:b/>
      <w:bCs/>
      <w:smallCaps/>
      <w:color w:val="0F4761" w:themeColor="accent1" w:themeShade="BF"/>
      <w:spacing w:val="5"/>
    </w:rPr>
  </w:style>
  <w:style w:type="paragraph" w:styleId="Caption">
    <w:name w:val="caption"/>
    <w:basedOn w:val="Normal"/>
    <w:next w:val="Normal"/>
    <w:uiPriority w:val="35"/>
    <w:unhideWhenUsed/>
    <w:qFormat/>
    <w:rsid w:val="008F2E9C"/>
    <w:pPr>
      <w:spacing w:after="200" w:line="240" w:lineRule="auto"/>
    </w:pPr>
    <w:rPr>
      <w:i/>
      <w:iCs/>
      <w:color w:val="0E2841" w:themeColor="text2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671332"/>
    <w:pPr>
      <w:spacing w:after="0"/>
      <w:jc w:val="center"/>
    </w:pPr>
    <w:rPr>
      <w:rFonts w:ascii="Aptos" w:hAnsi="Aptos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71332"/>
    <w:rPr>
      <w:rFonts w:ascii="Aptos" w:hAnsi="Aptos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71332"/>
    <w:pPr>
      <w:spacing w:line="240" w:lineRule="auto"/>
    </w:pPr>
    <w:rPr>
      <w:rFonts w:ascii="Aptos" w:hAnsi="Aptos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71332"/>
    <w:rPr>
      <w:rFonts w:ascii="Aptos" w:hAnsi="Aptos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98644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29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776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2863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5411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018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952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695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026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image" Target="media/image5.png"/><Relationship Id="rId2" Type="http://schemas.openxmlformats.org/officeDocument/2006/relationships/customXml" Target="../customXml/item2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image" Target="media/image4.png"/><Relationship Id="rId5" Type="http://schemas.openxmlformats.org/officeDocument/2006/relationships/styles" Target="styles.xml"/><Relationship Id="rId15" Type="http://schemas.openxmlformats.org/officeDocument/2006/relationships/fontTable" Target="fontTable.xml"/><Relationship Id="rId10" Type="http://schemas.openxmlformats.org/officeDocument/2006/relationships/image" Target="media/image3.png"/><Relationship Id="rId4" Type="http://schemas.openxmlformats.org/officeDocument/2006/relationships/customXml" Target="../customXml/item4.xml"/><Relationship Id="rId9" Type="http://schemas.openxmlformats.org/officeDocument/2006/relationships/image" Target="media/image2.png"/><Relationship Id="rId14" Type="http://schemas.openxmlformats.org/officeDocument/2006/relationships/image" Target="media/image7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  <a:ln w="2540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77FE267CCBCA8D49AC257A25587AB834" ma:contentTypeVersion="13" ma:contentTypeDescription="Create a new document." ma:contentTypeScope="" ma:versionID="35979c2538d25c98df2eb115a9b7f5d5">
  <xsd:schema xmlns:xsd="http://www.w3.org/2001/XMLSchema" xmlns:xs="http://www.w3.org/2001/XMLSchema" xmlns:p="http://schemas.microsoft.com/office/2006/metadata/properties" xmlns:ns2="c6a83680-4fc8-45b3-9b4a-f56bb9929333" xmlns:ns3="151a771e-d11f-4673-bcca-2744ccd25c44" targetNamespace="http://schemas.microsoft.com/office/2006/metadata/properties" ma:root="true" ma:fieldsID="be4e4e9652c529ac570a6c420aadb909" ns2:_="" ns3:_="">
    <xsd:import namespace="c6a83680-4fc8-45b3-9b4a-f56bb9929333"/>
    <xsd:import namespace="151a771e-d11f-4673-bcca-2744ccd25c44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SearchProperties" minOccurs="0"/>
                <xsd:element ref="ns2:MediaServiceObjectDetectorVersions" minOccurs="0"/>
                <xsd:element ref="ns2:Interrese" minOccurs="0"/>
                <xsd:element ref="ns2:lcf76f155ced4ddcb4097134ff3c332f" minOccurs="0"/>
                <xsd:element ref="ns3:TaxCatchAll" minOccurs="0"/>
                <xsd:element ref="ns2:MediaServiceDateTaken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ServiceBillingMetadata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6a83680-4fc8-45b3-9b4a-f56bb9929333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SearchProperties" ma:index="10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MediaServiceObjectDetectorVersions" ma:index="11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Interrese" ma:index="12" nillable="true" ma:displayName="Interrese" ma:format="Dropdown" ma:internalName="Interrese">
      <xsd:simpleType>
        <xsd:restriction base="dms:Text">
          <xsd:maxLength value="255"/>
        </xsd:restriction>
      </xsd:simpleType>
    </xsd:element>
    <xsd:element name="lcf76f155ced4ddcb4097134ff3c332f" ma:index="14" nillable="true" ma:taxonomy="true" ma:internalName="lcf76f155ced4ddcb4097134ff3c332f" ma:taxonomyFieldName="MediaServiceImageTags" ma:displayName="Image Tags" ma:readOnly="false" ma:fieldId="{5cf76f15-5ced-4ddc-b409-7134ff3c332f}" ma:taxonomyMulti="true" ma:sspId="ddea2aff-83e1-4cb3-b7a2-433f265e0dc2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DateTaken" ma:index="16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ServiceOCR" ma:index="17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8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9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BillingMetadata" ma:index="20" nillable="true" ma:displayName="MediaServiceBillingMetadata" ma:hidden="true" ma:internalName="MediaServiceBillingMetadata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51a771e-d11f-4673-bcca-2744ccd25c44" elementFormDefault="qualified">
    <xsd:import namespace="http://schemas.microsoft.com/office/2006/documentManagement/types"/>
    <xsd:import namespace="http://schemas.microsoft.com/office/infopath/2007/PartnerControls"/>
    <xsd:element name="TaxCatchAll" ma:index="15" nillable="true" ma:displayName="Taxonomy Catch All Column" ma:hidden="true" ma:list="{2cd5c6ca-5329-4145-a7ba-514eb745c3a6}" ma:internalName="TaxCatchAll" ma:showField="CatchAllData" ma:web="151a771e-d11f-4673-bcca-2744ccd25c44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Interrese xmlns="c6a83680-4fc8-45b3-9b4a-f56bb9929333" xsi:nil="true"/>
    <TaxCatchAll xmlns="151a771e-d11f-4673-bcca-2744ccd25c44" xsi:nil="true"/>
    <lcf76f155ced4ddcb4097134ff3c332f xmlns="c6a83680-4fc8-45b3-9b4a-f56bb9929333">
      <Terms xmlns="http://schemas.microsoft.com/office/infopath/2007/PartnerControls"/>
    </lcf76f155ced4ddcb4097134ff3c332f>
  </documentManagement>
</p:properties>
</file>

<file path=customXml/item3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CBACF1B1-50EF-437B-91C0-0B9416E6F30D}"/>
</file>

<file path=customXml/itemProps2.xml><?xml version="1.0" encoding="utf-8"?>
<ds:datastoreItem xmlns:ds="http://schemas.openxmlformats.org/officeDocument/2006/customXml" ds:itemID="{B4ECBAF5-74EB-4076-8F8A-22B5276339EC}">
  <ds:schemaRefs>
    <ds:schemaRef ds:uri="http://schemas.microsoft.com/office/2006/metadata/properties"/>
    <ds:schemaRef ds:uri="http://schemas.microsoft.com/office/infopath/2007/PartnerControls"/>
    <ds:schemaRef ds:uri="c6a83680-4fc8-45b3-9b4a-f56bb9929333"/>
    <ds:schemaRef ds:uri="151a771e-d11f-4673-bcca-2744ccd25c44"/>
  </ds:schemaRefs>
</ds:datastoreItem>
</file>

<file path=customXml/itemProps3.xml><?xml version="1.0" encoding="utf-8"?>
<ds:datastoreItem xmlns:ds="http://schemas.openxmlformats.org/officeDocument/2006/customXml" ds:itemID="{30D932FE-787C-42E1-8000-CB58C617016A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314C58E2-5B5B-49E2-ACD6-DEE456B3309C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9</TotalTime>
  <Pages>6</Pages>
  <Words>1635</Words>
  <Characters>8835</Characters>
  <Application>Microsoft Office Word</Application>
  <DocSecurity>0</DocSecurity>
  <Lines>73</Lines>
  <Paragraphs>20</Paragraphs>
  <ScaleCrop>false</ScaleCrop>
  <Company/>
  <LinksUpToDate>false</LinksUpToDate>
  <CharactersWithSpaces>104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runo Lobato Oliveira Palley</dc:creator>
  <cp:keywords/>
  <dc:description/>
  <cp:lastModifiedBy>Tomás Barosa dos Santos</cp:lastModifiedBy>
  <cp:revision>7</cp:revision>
  <dcterms:created xsi:type="dcterms:W3CDTF">2025-05-07T14:14:00Z</dcterms:created>
  <dcterms:modified xsi:type="dcterms:W3CDTF">2025-05-08T09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280d64e4-739f-4fdb-a93f-73d86e267109</vt:lpwstr>
  </property>
  <property fmtid="{D5CDD505-2E9C-101B-9397-08002B2CF9AE}" pid="3" name="ContentTypeId">
    <vt:lpwstr>0x01010077FE267CCBCA8D49AC257A25587AB834</vt:lpwstr>
  </property>
  <property fmtid="{D5CDD505-2E9C-101B-9397-08002B2CF9AE}" pid="4" name="MediaServiceImageTags">
    <vt:lpwstr/>
  </property>
</Properties>
</file>